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7B353D">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7B353D">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7B353D">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7B353D">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7B353D">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7B353D">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7B353D">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7B353D">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7B353D">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7B353D">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7B353D">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7B353D">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7B353D">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7B353D">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7B353D">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7B353D">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7B353D">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7B353D">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7B353D">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7B353D">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7B353D">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7B353D">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7B353D">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7B353D">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7B353D">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7B353D">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7B353D">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7B353D">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7B353D">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7B353D">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7B353D">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7B353D">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7B353D">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7B353D">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7B353D">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7B353D">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7B353D">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7B353D">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7B353D">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7B353D">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7B353D">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7B353D">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7B353D">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7B353D">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7B353D">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7B353D">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7B353D">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7B353D">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7B353D">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7B353D">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7B353D">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7B353D">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7B353D">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7B353D">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7B353D">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7B353D">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7B353D">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7B353D">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7B353D">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7B353D">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7B353D">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7B353D">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7B353D">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7B353D">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7B353D">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7B353D">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7B353D">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7B353D">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7B353D">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7B353D">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7B353D">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4B3F1EA8"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E85363" w14:textId="42291311"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2D9CE6C5" w:rsidR="009D5F2B" w:rsidRDefault="007B353D">
      <w:pPr>
        <w:pStyle w:val="TableofFigures"/>
        <w:tabs>
          <w:tab w:val="right" w:leader="dot" w:pos="7927"/>
        </w:tabs>
        <w:rPr>
          <w:rFonts w:eastAsiaTheme="minorEastAsia"/>
          <w:noProof/>
          <w:lang w:val="en-ID" w:eastAsia="en-ID"/>
        </w:rPr>
      </w:pPr>
      <w:hyperlink w:anchor="_Toc74658414" w:history="1">
        <w:r w:rsidR="009D5F2B" w:rsidRPr="003C5A4E">
          <w:rPr>
            <w:rStyle w:val="Hyperlink"/>
            <w:noProof/>
          </w:rPr>
          <w:t>Tabel 2. 1</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4 \h </w:instrText>
        </w:r>
        <w:r w:rsidR="009D5F2B">
          <w:rPr>
            <w:noProof/>
            <w:webHidden/>
          </w:rPr>
        </w:r>
        <w:r w:rsidR="009D5F2B">
          <w:rPr>
            <w:noProof/>
            <w:webHidden/>
          </w:rPr>
          <w:fldChar w:fldCharType="separate"/>
        </w:r>
        <w:r w:rsidR="006B2FA7">
          <w:rPr>
            <w:noProof/>
            <w:webHidden/>
          </w:rPr>
          <w:t>31</w:t>
        </w:r>
        <w:r w:rsidR="009D5F2B">
          <w:rPr>
            <w:noProof/>
            <w:webHidden/>
          </w:rPr>
          <w:fldChar w:fldCharType="end"/>
        </w:r>
      </w:hyperlink>
    </w:p>
    <w:p w14:paraId="6B15A354" w14:textId="0151FAB6" w:rsidR="009D5F2B" w:rsidRDefault="007B353D">
      <w:pPr>
        <w:pStyle w:val="TableofFigures"/>
        <w:tabs>
          <w:tab w:val="right" w:leader="dot" w:pos="7927"/>
        </w:tabs>
        <w:rPr>
          <w:rFonts w:eastAsiaTheme="minorEastAsia"/>
          <w:noProof/>
          <w:lang w:val="en-ID" w:eastAsia="en-ID"/>
        </w:rPr>
      </w:pPr>
      <w:hyperlink w:anchor="_Toc74658415" w:history="1">
        <w:r w:rsidR="009D5F2B" w:rsidRPr="003C5A4E">
          <w:rPr>
            <w:rStyle w:val="Hyperlink"/>
            <w:noProof/>
          </w:rPr>
          <w:t>Tabel 2. 2</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5 \h </w:instrText>
        </w:r>
        <w:r w:rsidR="009D5F2B">
          <w:rPr>
            <w:noProof/>
            <w:webHidden/>
          </w:rPr>
        </w:r>
        <w:r w:rsidR="009D5F2B">
          <w:rPr>
            <w:noProof/>
            <w:webHidden/>
          </w:rPr>
          <w:fldChar w:fldCharType="separate"/>
        </w:r>
        <w:r w:rsidR="006B2FA7">
          <w:rPr>
            <w:noProof/>
            <w:webHidden/>
          </w:rPr>
          <w:t>32</w:t>
        </w:r>
        <w:r w:rsidR="009D5F2B">
          <w:rPr>
            <w:noProof/>
            <w:webHidden/>
          </w:rPr>
          <w:fldChar w:fldCharType="end"/>
        </w:r>
      </w:hyperlink>
    </w:p>
    <w:p w14:paraId="3827B238" w14:textId="7B636557" w:rsidR="009D5F2B" w:rsidRDefault="007B353D">
      <w:pPr>
        <w:pStyle w:val="TableofFigures"/>
        <w:tabs>
          <w:tab w:val="right" w:leader="dot" w:pos="7927"/>
        </w:tabs>
        <w:rPr>
          <w:rFonts w:eastAsiaTheme="minorEastAsia"/>
          <w:noProof/>
          <w:lang w:val="en-ID" w:eastAsia="en-ID"/>
        </w:rPr>
      </w:pPr>
      <w:hyperlink w:anchor="_Toc74658416" w:history="1">
        <w:r w:rsidR="009D5F2B" w:rsidRPr="003C5A4E">
          <w:rPr>
            <w:rStyle w:val="Hyperlink"/>
            <w:noProof/>
          </w:rPr>
          <w:t>Tabel 2. 3</w:t>
        </w:r>
        <w:r w:rsidR="009D5F2B" w:rsidRPr="003C5A4E">
          <w:rPr>
            <w:rStyle w:val="Hyperlink"/>
            <w:noProof/>
            <w:lang w:val="en-US"/>
          </w:rPr>
          <w:t xml:space="preserve"> Simbol Flowmap</w:t>
        </w:r>
        <w:r w:rsidR="009D5F2B">
          <w:rPr>
            <w:noProof/>
            <w:webHidden/>
          </w:rPr>
          <w:tab/>
        </w:r>
        <w:r w:rsidR="009D5F2B">
          <w:rPr>
            <w:noProof/>
            <w:webHidden/>
          </w:rPr>
          <w:fldChar w:fldCharType="begin"/>
        </w:r>
        <w:r w:rsidR="009D5F2B">
          <w:rPr>
            <w:noProof/>
            <w:webHidden/>
          </w:rPr>
          <w:instrText xml:space="preserve"> PAGEREF _Toc74658416 \h </w:instrText>
        </w:r>
        <w:r w:rsidR="009D5F2B">
          <w:rPr>
            <w:noProof/>
            <w:webHidden/>
          </w:rPr>
        </w:r>
        <w:r w:rsidR="009D5F2B">
          <w:rPr>
            <w:noProof/>
            <w:webHidden/>
          </w:rPr>
          <w:fldChar w:fldCharType="separate"/>
        </w:r>
        <w:r w:rsidR="006B2FA7">
          <w:rPr>
            <w:noProof/>
            <w:webHidden/>
          </w:rPr>
          <w:t>33</w:t>
        </w:r>
        <w:r w:rsidR="009D5F2B">
          <w:rPr>
            <w:noProof/>
            <w:webHidden/>
          </w:rPr>
          <w:fldChar w:fldCharType="end"/>
        </w:r>
      </w:hyperlink>
    </w:p>
    <w:p w14:paraId="65ECECFA" w14:textId="6B762CD8" w:rsidR="009D5F2B" w:rsidRDefault="007B353D">
      <w:pPr>
        <w:pStyle w:val="TableofFigures"/>
        <w:tabs>
          <w:tab w:val="right" w:leader="dot" w:pos="7927"/>
        </w:tabs>
        <w:rPr>
          <w:rFonts w:eastAsiaTheme="minorEastAsia"/>
          <w:noProof/>
          <w:lang w:val="en-ID" w:eastAsia="en-ID"/>
        </w:rPr>
      </w:pPr>
      <w:hyperlink w:anchor="_Toc74658417" w:history="1">
        <w:r w:rsidR="009D5F2B" w:rsidRPr="003C5A4E">
          <w:rPr>
            <w:rStyle w:val="Hyperlink"/>
            <w:noProof/>
          </w:rPr>
          <w:t>Tabel 2. 4</w:t>
        </w:r>
        <w:r w:rsidR="009D5F2B" w:rsidRPr="003C5A4E">
          <w:rPr>
            <w:rStyle w:val="Hyperlink"/>
            <w:noProof/>
            <w:lang w:val="en-US"/>
          </w:rPr>
          <w:t xml:space="preserve"> Simbol Data Flow Diagram (DFD)</w:t>
        </w:r>
        <w:r w:rsidR="009D5F2B">
          <w:rPr>
            <w:noProof/>
            <w:webHidden/>
          </w:rPr>
          <w:tab/>
        </w:r>
        <w:r w:rsidR="009D5F2B">
          <w:rPr>
            <w:noProof/>
            <w:webHidden/>
          </w:rPr>
          <w:fldChar w:fldCharType="begin"/>
        </w:r>
        <w:r w:rsidR="009D5F2B">
          <w:rPr>
            <w:noProof/>
            <w:webHidden/>
          </w:rPr>
          <w:instrText xml:space="preserve"> PAGEREF _Toc74658417 \h </w:instrText>
        </w:r>
        <w:r w:rsidR="009D5F2B">
          <w:rPr>
            <w:noProof/>
            <w:webHidden/>
          </w:rPr>
        </w:r>
        <w:r w:rsidR="009D5F2B">
          <w:rPr>
            <w:noProof/>
            <w:webHidden/>
          </w:rPr>
          <w:fldChar w:fldCharType="separate"/>
        </w:r>
        <w:r w:rsidR="006B2FA7">
          <w:rPr>
            <w:noProof/>
            <w:webHidden/>
          </w:rPr>
          <w:t>35</w:t>
        </w:r>
        <w:r w:rsidR="009D5F2B">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384147">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7B353D">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7B353D">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7B353D">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7B353D">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7B353D">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42710C87" w14:textId="4A7ED4A4" w:rsidR="009D5F2B" w:rsidRDefault="007B353D">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585E883"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E96B3C7"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4E8438D"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74A23CDA"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260E118D"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695DFE9"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004FBCD5"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6886634C"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F43801">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F60792"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2CDE4B99"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F43801">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7]","plainTextFormattedCitation":"[7]","previouslyFormattedCitation":"[6]"},"properties":{"noteIndex":0},"schema":"https://github.com/citation-style-language/schema/raw/master/csl-citation.json"}</w:instrText>
      </w:r>
      <w:r>
        <w:fldChar w:fldCharType="separate"/>
      </w:r>
      <w:r w:rsidR="00F43801" w:rsidRPr="00F43801">
        <w:rPr>
          <w:noProof/>
        </w:rPr>
        <w:t>[7]</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32016A42"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F43801">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8]","plainTextFormattedCitation":"[8]","previouslyFormattedCitation":"[7]"},"properties":{"noteIndex":0},"schema":"https://github.com/citation-style-language/schema/raw/master/csl-citation.json"}</w:instrText>
      </w:r>
      <w:r>
        <w:fldChar w:fldCharType="separate"/>
      </w:r>
      <w:r w:rsidR="00F43801" w:rsidRPr="00F43801">
        <w:rPr>
          <w:noProof/>
        </w:rPr>
        <w:t>[8]</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7DE0C30"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69E5A1C5"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F43801">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9]","plainTextFormattedCitation":"[9]","previouslyFormattedCitation":"[8]"},"properties":{"noteIndex":0},"schema":"https://github.com/citation-style-language/schema/raw/master/csl-citation.json"}</w:instrText>
      </w:r>
      <w:r>
        <w:fldChar w:fldCharType="separate"/>
      </w:r>
      <w:r w:rsidR="00F43801" w:rsidRPr="00F43801">
        <w:rPr>
          <w:noProof/>
        </w:rPr>
        <w:t>[9]</w:t>
      </w:r>
      <w:r>
        <w:fldChar w:fldCharType="end"/>
      </w:r>
      <w:r>
        <w:t>.</w:t>
      </w:r>
    </w:p>
    <w:p w14:paraId="142D4C7C" w14:textId="150379BF"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71F0968" w:rsidR="00CE2AAC" w:rsidRPr="00191C0D" w:rsidRDefault="00191C0D" w:rsidP="00384147">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8520CD">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8520CD">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8520CD">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8520CD">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44482AA5" w:rsidR="00D5071B" w:rsidRDefault="00D5071B" w:rsidP="00D5071B">
      <w:pPr>
        <w:pStyle w:val="Heading2"/>
      </w:pPr>
      <w:bookmarkStart w:id="28" w:name="_Toc78361406"/>
      <w:proofErr w:type="spellStart"/>
      <w:r>
        <w:lastRenderedPageBreak/>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03C1E3F7"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7B76FEE2"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103352B7" w:rsidR="008F0B85" w:rsidRPr="008F0B85" w:rsidRDefault="008F0B85" w:rsidP="00384147">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90F5A52"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6D82B9D2"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5064675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F4380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0]","plainTextFormattedCitation":"[10]","previouslyFormattedCitation":"[9]"},"properties":{"noteIndex":0},"schema":"https://github.com/citation-style-language/schema/raw/master/csl-citation.json"}</w:instrText>
      </w:r>
      <w:r w:rsidR="00234EFF">
        <w:fldChar w:fldCharType="separate"/>
      </w:r>
      <w:r w:rsidR="00F43801" w:rsidRPr="00F43801">
        <w:rPr>
          <w:noProof/>
        </w:rPr>
        <w:t>[10]</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15E0480B"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2A829774" w:rsidR="00144E0A" w:rsidRDefault="00144E0A" w:rsidP="00384147">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7DD57BC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t xml:space="preserve"> </w:t>
      </w:r>
      <w:r w:rsidR="00CF3ECB">
        <w:fldChar w:fldCharType="begin" w:fldLock="1"/>
      </w:r>
      <w:r w:rsidR="00F43801">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0]"},"properties":{"noteIndex":0},"schema":"https://github.com/citation-style-language/schema/raw/master/csl-citation.json"}</w:instrText>
      </w:r>
      <w:r w:rsidR="00CF3ECB">
        <w:fldChar w:fldCharType="separate"/>
      </w:r>
      <w:r w:rsidR="00F43801" w:rsidRPr="00F43801">
        <w:rPr>
          <w:noProof/>
        </w:rPr>
        <w:t>[11]</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148"/>
        <w:gridCol w:w="676"/>
      </w:tblGrid>
      <w:tr w:rsidR="0042043D" w14:paraId="35D911F9" w14:textId="77777777" w:rsidTr="007548CF">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7BE46209"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bl>
    <w:p w14:paraId="2E2E1586" w14:textId="08001B39"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w:t>
      </w:r>
      <w:proofErr w:type="spellStart"/>
      <w:r w:rsidR="00CF3ECB">
        <w:rPr>
          <w:rFonts w:eastAsiaTheme="minorEastAsia"/>
        </w:rPr>
        <w:t>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F43801">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1]"},"properties":{"noteIndex":0},"schema":"https://github.com/citation-style-language/schema/raw/master/csl-citation.json"}</w:instrText>
      </w:r>
      <w:r w:rsidR="007B59EB">
        <w:rPr>
          <w:rFonts w:eastAsiaTheme="minorEastAsia"/>
        </w:rPr>
        <w:fldChar w:fldCharType="separate"/>
      </w:r>
      <w:r w:rsidR="00F43801" w:rsidRPr="00F43801">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134FC3BD" w:rsidR="00FF742F" w:rsidRDefault="00FF742F" w:rsidP="00384147">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lastRenderedPageBreak/>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1C5F5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33623714" w:rsidR="00322090" w:rsidRDefault="00322090" w:rsidP="00384147">
      <w:pPr>
        <w:pStyle w:val="Caption"/>
        <w:rPr>
          <w:lang w:val="en-US"/>
        </w:rPr>
      </w:pPr>
      <w:bookmarkStart w:id="42" w:name="_Toc74658421"/>
      <w:r>
        <w:t xml:space="preserve">Gambar 2. </w:t>
      </w:r>
      <w:r>
        <w:fldChar w:fldCharType="begin"/>
      </w:r>
      <w:r>
        <w:instrText xml:space="preserve"> SEQ Gambar_2. \* ARABIC </w:instrText>
      </w:r>
      <w:r>
        <w:fldChar w:fldCharType="separate"/>
      </w:r>
      <w:r w:rsidR="006B2FA7">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2"/>
      <w:proofErr w:type="spellEnd"/>
    </w:p>
    <w:p w14:paraId="569D6315" w14:textId="77777777" w:rsidR="00B363C3" w:rsidRDefault="00B363C3" w:rsidP="00B363C3">
      <w:pPr>
        <w:pStyle w:val="base"/>
        <w:keepNext/>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4079F71" w:rsidR="00B363C3" w:rsidRDefault="00B363C3" w:rsidP="00384147">
      <w:pPr>
        <w:pStyle w:val="Caption"/>
        <w:rPr>
          <w:lang w:val="en-US"/>
        </w:rPr>
      </w:pPr>
      <w:bookmarkStart w:id="43" w:name="_Toc74658422"/>
      <w:r>
        <w:t xml:space="preserve">Gambar 2. </w:t>
      </w:r>
      <w:r>
        <w:fldChar w:fldCharType="begin"/>
      </w:r>
      <w:r>
        <w:instrText xml:space="preserve"> SEQ Gambar_2. \* ARABIC </w:instrText>
      </w:r>
      <w:r>
        <w:fldChar w:fldCharType="separate"/>
      </w:r>
      <w:r w:rsidR="006B2FA7">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043E76C2" w:rsidR="009330BD" w:rsidRPr="00DD2EC1" w:rsidRDefault="00B363C3" w:rsidP="00384147">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086A5A83"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2225195B" w:rsidR="00F06F9E" w:rsidRDefault="00F06F9E" w:rsidP="008520CD">
      <w:pPr>
        <w:pStyle w:val="Heading3"/>
      </w:pPr>
      <w:bookmarkStart w:id="46" w:name="_Toc78361416"/>
      <w:r>
        <w:t>Computer Vision</w:t>
      </w:r>
      <w:bookmarkEnd w:id="46"/>
    </w:p>
    <w:p w14:paraId="35A07AF9" w14:textId="11D69AAA"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w:t>
      </w:r>
      <w:r w:rsidR="006F7FA3" w:rsidRPr="006F7FA3">
        <w:lastRenderedPageBreak/>
        <w:t xml:space="preserve">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F43801">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2]"},"properties":{"noteIndex":0},"schema":"https://github.com/citation-style-language/schema/raw/master/csl-citation.json"}</w:instrText>
      </w:r>
      <w:r w:rsidR="00F06F9E">
        <w:fldChar w:fldCharType="separate"/>
      </w:r>
      <w:r w:rsidR="00F43801" w:rsidRPr="00F43801">
        <w:rPr>
          <w:noProof/>
        </w:rPr>
        <w:t>[13]</w:t>
      </w:r>
      <w:r w:rsidR="00F06F9E">
        <w:fldChar w:fldCharType="end"/>
      </w:r>
      <w:r w:rsidR="00F06F9E">
        <w:t>.</w:t>
      </w:r>
    </w:p>
    <w:p w14:paraId="0E4AF0F2" w14:textId="1FD851E6"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58FB1A6C" w:rsidR="00826F17" w:rsidRDefault="00826F17" w:rsidP="008520CD">
      <w:pPr>
        <w:pStyle w:val="Heading3"/>
      </w:pPr>
      <w:bookmarkStart w:id="48" w:name="_Toc78361418"/>
      <w:r>
        <w:t>Amazon Web Service (AWS)</w:t>
      </w:r>
      <w:bookmarkEnd w:id="48"/>
    </w:p>
    <w:p w14:paraId="57772522" w14:textId="1D24232D"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lastRenderedPageBreak/>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F43801">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3]"},"properties":{"noteIndex":0},"schema":"https://github.com/citation-style-language/schema/raw/master/csl-citation.json"}</w:instrText>
      </w:r>
      <w:r w:rsidR="00B953D5">
        <w:fldChar w:fldCharType="separate"/>
      </w:r>
      <w:r w:rsidR="00F43801" w:rsidRPr="00F43801">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1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5E7A48F8"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3A51D548" w:rsidR="0057652E" w:rsidRDefault="0057652E" w:rsidP="008520CD">
      <w:pPr>
        <w:pStyle w:val="Heading3"/>
      </w:pPr>
      <w:bookmarkStart w:id="50" w:name="_Toc78361420"/>
      <w:r>
        <w:t>Waterfall</w:t>
      </w:r>
      <w:bookmarkEnd w:id="50"/>
    </w:p>
    <w:p w14:paraId="5BFF1E4B" w14:textId="2B4809E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fldChar w:fldCharType="separate"/>
      </w:r>
      <w:r w:rsidR="00F43801" w:rsidRPr="00F43801">
        <w:rPr>
          <w:noProof/>
        </w:rPr>
        <w:t>[15]</w:t>
      </w:r>
      <w:r>
        <w:fldChar w:fldCharType="end"/>
      </w:r>
      <w:r>
        <w:t>.</w:t>
      </w:r>
    </w:p>
    <w:p w14:paraId="3EE4C4D2" w14:textId="445BCA6D"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F43801">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C6937">
        <w:rPr>
          <w:lang w:val="id-ID"/>
        </w:rPr>
        <w:fldChar w:fldCharType="separate"/>
      </w:r>
      <w:r w:rsidR="00F43801" w:rsidRPr="00F43801">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50CC0F64"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6F63562A"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4631DC2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A146B">
        <w:fldChar w:fldCharType="separate"/>
      </w:r>
      <w:r w:rsidR="00F43801" w:rsidRPr="00F43801">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lastRenderedPageBreak/>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2817288D" w:rsidR="00411B35" w:rsidRDefault="00411B35" w:rsidP="00411B35">
      <w:pPr>
        <w:pStyle w:val="Heading2"/>
      </w:pPr>
      <w:bookmarkStart w:id="53" w:name="_Toc78361422"/>
      <w:r>
        <w:lastRenderedPageBreak/>
        <w:t xml:space="preserve">Tools </w:t>
      </w:r>
      <w:proofErr w:type="spellStart"/>
      <w:r>
        <w:t>Perancangan</w:t>
      </w:r>
      <w:bookmarkEnd w:id="53"/>
      <w:proofErr w:type="spellEnd"/>
    </w:p>
    <w:p w14:paraId="3B000226" w14:textId="7EB76872" w:rsidR="0057652E" w:rsidRDefault="00DD2EC1" w:rsidP="008520CD">
      <w:pPr>
        <w:pStyle w:val="Heading3"/>
      </w:pPr>
      <w:bookmarkStart w:id="54" w:name="_Toc78361423"/>
      <w:r>
        <w:t>Flowchart</w:t>
      </w:r>
      <w:bookmarkEnd w:id="54"/>
    </w:p>
    <w:p w14:paraId="71CC9275" w14:textId="0E5E7D5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F43801">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5]"},"properties":{"noteIndex":0},"schema":"https://github.com/citation-style-language/schema/raw/master/csl-citation.json"}</w:instrText>
      </w:r>
      <w:r w:rsidR="00B2559C">
        <w:fldChar w:fldCharType="separate"/>
      </w:r>
      <w:r w:rsidR="00F43801" w:rsidRPr="00F43801">
        <w:rPr>
          <w:noProof/>
        </w:rPr>
        <w:t>[16]</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774EFAEB" w14:textId="0C2FCE89" w:rsidR="00B05393" w:rsidRPr="007D57A0" w:rsidRDefault="00B05393" w:rsidP="00384147">
      <w:pPr>
        <w:pStyle w:val="Caption"/>
        <w:rPr>
          <w:lang w:val="en-US"/>
        </w:rPr>
      </w:pPr>
      <w:bookmarkStart w:id="55" w:name="_Toc74658414"/>
      <w:r>
        <w:t xml:space="preserve">Tabel 2. </w:t>
      </w:r>
      <w:r>
        <w:fldChar w:fldCharType="begin"/>
      </w:r>
      <w:r>
        <w:instrText xml:space="preserve"> SEQ Tabel_2. \* ARABIC </w:instrText>
      </w:r>
      <w:r>
        <w:fldChar w:fldCharType="separate"/>
      </w:r>
      <w:r w:rsidR="006B2FA7">
        <w:rPr>
          <w:noProof/>
        </w:rPr>
        <w:t>1</w:t>
      </w:r>
      <w:r>
        <w:fldChar w:fldCharType="end"/>
      </w:r>
      <w:r w:rsidR="007D57A0">
        <w:rPr>
          <w:lang w:val="en-US"/>
        </w:rPr>
        <w:t xml:space="preserve"> </w:t>
      </w:r>
      <w:proofErr w:type="spellStart"/>
      <w:r w:rsidR="007D57A0">
        <w:rPr>
          <w:lang w:val="en-US"/>
        </w:rPr>
        <w:t>Simbol</w:t>
      </w:r>
      <w:proofErr w:type="spellEnd"/>
      <w:r w:rsidR="007D57A0">
        <w:rPr>
          <w:lang w:val="en-US"/>
        </w:rPr>
        <w:t xml:space="preserve"> </w:t>
      </w:r>
      <w:r w:rsidR="00DD2EC1">
        <w:rPr>
          <w:lang w:val="en-US"/>
        </w:rPr>
        <w:t>Flowchart</w:t>
      </w:r>
      <w:r w:rsidR="007D57A0">
        <w:rPr>
          <w:lang w:val="en-US"/>
        </w:rPr>
        <w:t xml:space="preserve"> Program</w:t>
      </w:r>
      <w:bookmarkEnd w:id="55"/>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BF6EF2">
            <w:pPr>
              <w:pStyle w:val="base"/>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5FEFF85A"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33792F78"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4C4DA19E"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1013B2AE"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5598804E"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w:lastRenderedPageBreak/>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2513A08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4665FC23"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6"/>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4D9A6941" w14:textId="5FD22106" w:rsidR="0074538D" w:rsidRPr="0074538D" w:rsidRDefault="0074538D" w:rsidP="00384147">
      <w:pPr>
        <w:pStyle w:val="Caption"/>
        <w:rPr>
          <w:lang w:val="en-US"/>
        </w:rPr>
      </w:pPr>
      <w:bookmarkStart w:id="57" w:name="_Toc74658415"/>
      <w:r>
        <w:t xml:space="preserve">Tabel 2. </w:t>
      </w:r>
      <w:r>
        <w:fldChar w:fldCharType="begin"/>
      </w:r>
      <w:r>
        <w:instrText xml:space="preserve"> SEQ Tabel_2. \* ARABIC </w:instrText>
      </w:r>
      <w:r>
        <w:fldChar w:fldCharType="separate"/>
      </w:r>
      <w:r w:rsidR="006B2FA7">
        <w:rPr>
          <w:noProof/>
        </w:rPr>
        <w:t>2</w:t>
      </w:r>
      <w:r>
        <w:fldChar w:fldCharType="end"/>
      </w:r>
      <w:r>
        <w:rPr>
          <w:lang w:val="en-US"/>
        </w:rPr>
        <w:t xml:space="preserve"> </w:t>
      </w:r>
      <w:proofErr w:type="spellStart"/>
      <w:r>
        <w:rPr>
          <w:lang w:val="en-US"/>
        </w:rPr>
        <w:t>Simbol</w:t>
      </w:r>
      <w:proofErr w:type="spellEnd"/>
      <w:r>
        <w:rPr>
          <w:lang w:val="en-US"/>
        </w:rPr>
        <w:t xml:space="preserve"> </w:t>
      </w:r>
      <w:r w:rsidR="00DD2EC1">
        <w:rPr>
          <w:lang w:val="en-US"/>
        </w:rPr>
        <w:t>Flowchart</w:t>
      </w:r>
      <w:r>
        <w:rPr>
          <w:lang w:val="en-US"/>
        </w:rPr>
        <w:t xml:space="preserve"> Program</w:t>
      </w:r>
      <w:bookmarkEnd w:id="57"/>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1FD55023"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3A8B56D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1F1C2DCD"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3B91301B"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560C526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type w14:anchorId="004890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BF4A623"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FC22686"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4330DE3E"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2AD91C33" w:rsidR="00D331C0" w:rsidRDefault="00D331C0" w:rsidP="008520CD">
      <w:pPr>
        <w:pStyle w:val="Heading3"/>
      </w:pPr>
      <w:bookmarkStart w:id="58" w:name="_Toc78361424"/>
      <w:proofErr w:type="spellStart"/>
      <w:r>
        <w:t>Flowmap</w:t>
      </w:r>
      <w:bookmarkEnd w:id="58"/>
      <w:proofErr w:type="spellEnd"/>
    </w:p>
    <w:p w14:paraId="11059B15" w14:textId="11F39CC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4EF34B42" w14:textId="2A78E79F" w:rsidR="00D331C0" w:rsidRDefault="00D331C0" w:rsidP="00D331C0">
      <w:pPr>
        <w:pStyle w:val="base"/>
        <w:ind w:left="1418"/>
      </w:pPr>
      <w:proofErr w:type="spellStart"/>
      <w:r>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rsidR="0027266D">
        <w:fldChar w:fldCharType="separate"/>
      </w:r>
      <w:r w:rsidR="00F43801" w:rsidRPr="00F43801">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5A2BE748" w14:textId="28CC1A10" w:rsidR="00C33D7C" w:rsidRPr="00C33D7C" w:rsidRDefault="00C33D7C" w:rsidP="00384147">
      <w:pPr>
        <w:pStyle w:val="Caption"/>
        <w:rPr>
          <w:lang w:val="en-US"/>
        </w:rPr>
      </w:pPr>
      <w:bookmarkStart w:id="59" w:name="_Toc74658416"/>
      <w:r>
        <w:t xml:space="preserve">Tabel 2. </w:t>
      </w:r>
      <w:r>
        <w:fldChar w:fldCharType="begin"/>
      </w:r>
      <w:r>
        <w:instrText xml:space="preserve"> SEQ Tabel_2. \* ARABIC </w:instrText>
      </w:r>
      <w:r>
        <w:fldChar w:fldCharType="separate"/>
      </w:r>
      <w:r w:rsidR="006B2FA7">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9"/>
      <w:proofErr w:type="spellEnd"/>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 w14:anchorId="72C49D3D"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428B61E4"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
                  <w:pict>
                    <v:shape w14:anchorId="43AC780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4D66CC48"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6CD13BF8"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05D8BA4"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941A8DA"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
                  <w:pict>
                    <v:shape w14:anchorId="4F90CC5E"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7794C59B" w:rsidR="0057652E" w:rsidRDefault="0057652E" w:rsidP="008520CD">
      <w:pPr>
        <w:pStyle w:val="Heading3"/>
      </w:pPr>
      <w:bookmarkStart w:id="60" w:name="_Toc78361425"/>
      <w:r>
        <w:lastRenderedPageBreak/>
        <w:t>D</w:t>
      </w:r>
      <w:r w:rsidRPr="0057652E">
        <w:t>ata Flow Diagram</w:t>
      </w:r>
      <w:r>
        <w:t xml:space="preserve"> (DFD)</w:t>
      </w:r>
      <w:bookmarkEnd w:id="60"/>
    </w:p>
    <w:p w14:paraId="46AED0D7" w14:textId="7C696191"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F43801">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7]"},"properties":{"noteIndex":0},"schema":"https://github.com/citation-style-language/schema/raw/master/csl-citation.json"}</w:instrText>
      </w:r>
      <w:r>
        <w:fldChar w:fldCharType="separate"/>
      </w:r>
      <w:r w:rsidR="00F43801" w:rsidRPr="00F43801">
        <w:rPr>
          <w:noProof/>
        </w:rPr>
        <w:t>[18]</w:t>
      </w:r>
      <w:r>
        <w:fldChar w:fldCharType="end"/>
      </w:r>
      <w:r>
        <w:t>.</w:t>
      </w:r>
    </w:p>
    <w:p w14:paraId="6F4F22C3" w14:textId="103C22E7" w:rsidR="00987A66" w:rsidRDefault="004C002E" w:rsidP="003D5B89">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p w14:paraId="553E8053" w14:textId="62487843" w:rsidR="00467637" w:rsidRPr="00F965B8" w:rsidRDefault="00467637" w:rsidP="00384147">
      <w:pPr>
        <w:pStyle w:val="Caption"/>
        <w:rPr>
          <w:lang w:val="en-US"/>
        </w:rPr>
      </w:pPr>
      <w:bookmarkStart w:id="61" w:name="_Toc74658417"/>
      <w:r>
        <w:t xml:space="preserve">Tabel 2. </w:t>
      </w:r>
      <w:r>
        <w:fldChar w:fldCharType="begin"/>
      </w:r>
      <w:r>
        <w:instrText xml:space="preserve"> SEQ Tabel_2. \* ARABIC </w:instrText>
      </w:r>
      <w:r>
        <w:fldChar w:fldCharType="separate"/>
      </w:r>
      <w:r w:rsidR="006B2FA7">
        <w:rPr>
          <w:noProof/>
        </w:rPr>
        <w:t>4</w:t>
      </w:r>
      <w:r>
        <w:fldChar w:fldCharType="end"/>
      </w:r>
      <w:r w:rsidR="00F965B8">
        <w:rPr>
          <w:lang w:val="en-US"/>
        </w:rPr>
        <w:t xml:space="preserve"> </w:t>
      </w:r>
      <w:proofErr w:type="spellStart"/>
      <w:r w:rsidR="00F965B8">
        <w:rPr>
          <w:lang w:val="en-US"/>
        </w:rPr>
        <w:t>Simbol</w:t>
      </w:r>
      <w:proofErr w:type="spellEnd"/>
      <w:r w:rsidR="00F965B8">
        <w:rPr>
          <w:lang w:val="en-US"/>
        </w:rPr>
        <w:t xml:space="preserve"> Data Flow Diagram (DFD)</w:t>
      </w:r>
      <w:bookmarkEnd w:id="61"/>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223E6B">
            <w:pPr>
              <w:pStyle w:val="base"/>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19A7FD70"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225AC8A8"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 w14:anchorId="6CE54B2A"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w:lastRenderedPageBreak/>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2F841CE1"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5A97AD5A" w:rsidR="00411B35" w:rsidRPr="00411B35" w:rsidRDefault="00411B35" w:rsidP="00411B35">
      <w:pPr>
        <w:pStyle w:val="Heading2"/>
      </w:pPr>
      <w:bookmarkStart w:id="62" w:name="_Toc78361426"/>
      <w:r>
        <w:t xml:space="preserve">Tools </w:t>
      </w:r>
      <w:proofErr w:type="spellStart"/>
      <w:r w:rsidRPr="00411B35">
        <w:t>Perangkat</w:t>
      </w:r>
      <w:proofErr w:type="spellEnd"/>
      <w:r w:rsidRPr="00411B35">
        <w:t xml:space="preserve"> </w:t>
      </w:r>
      <w:proofErr w:type="spellStart"/>
      <w:r w:rsidRPr="00411B35">
        <w:t>Lunak</w:t>
      </w:r>
      <w:bookmarkEnd w:id="62"/>
      <w:proofErr w:type="spellEnd"/>
    </w:p>
    <w:p w14:paraId="2B8AB74F" w14:textId="70C9F44E" w:rsidR="0057652E" w:rsidRDefault="0057652E" w:rsidP="008520CD">
      <w:pPr>
        <w:pStyle w:val="Heading3"/>
      </w:pPr>
      <w:bookmarkStart w:id="63" w:name="_Toc78361427"/>
      <w:r>
        <w:t>Visual Studio Code</w:t>
      </w:r>
      <w:bookmarkEnd w:id="63"/>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2C75A469" w:rsidR="0057652E" w:rsidRDefault="0057652E" w:rsidP="008520CD">
      <w:pPr>
        <w:pStyle w:val="Heading3"/>
      </w:pPr>
      <w:bookmarkStart w:id="64" w:name="_Toc78361428"/>
      <w:r>
        <w:t>A</w:t>
      </w:r>
      <w:r w:rsidR="00375EC5">
        <w:t>WS Lambda</w:t>
      </w:r>
      <w:bookmarkEnd w:id="64"/>
    </w:p>
    <w:p w14:paraId="073C56ED" w14:textId="47DF798C" w:rsidR="00186FFE"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7F7136CE" w:rsidR="00375EC5" w:rsidRDefault="00375EC5" w:rsidP="008520CD">
      <w:pPr>
        <w:pStyle w:val="Heading3"/>
      </w:pPr>
      <w:bookmarkStart w:id="65" w:name="_Toc78361429"/>
      <w:r>
        <w:lastRenderedPageBreak/>
        <w:t>A</w:t>
      </w:r>
      <w:r w:rsidR="002476C6">
        <w:t>mazon</w:t>
      </w:r>
      <w:r w:rsidR="00C3797B">
        <w:t xml:space="preserve"> </w:t>
      </w:r>
      <w:r w:rsidR="00C3797B" w:rsidRPr="00C3797B">
        <w:t>Simple Cloud Storage</w:t>
      </w:r>
      <w:r>
        <w:t xml:space="preserve"> </w:t>
      </w:r>
      <w:r w:rsidR="00C3797B">
        <w:t>(</w:t>
      </w:r>
      <w:r>
        <w:t>S3</w:t>
      </w:r>
      <w:r w:rsidR="00C3797B">
        <w:t>)</w:t>
      </w:r>
      <w:bookmarkEnd w:id="65"/>
    </w:p>
    <w:p w14:paraId="2A22E9BB" w14:textId="556D819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6" w:name="_Hlk74651610"/>
      <w:r>
        <w:rPr>
          <w:i/>
          <w:iCs w:val="0"/>
        </w:rPr>
        <w:t xml:space="preserve">Simple Cloud Storage </w:t>
      </w:r>
      <w:bookmarkEnd w:id="66"/>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037E5BA0" w14:textId="309A4856" w:rsidR="003A5B00" w:rsidRDefault="0076463B" w:rsidP="0076463B">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29D5C936" w14:textId="43BD9195" w:rsidR="006B2FA7" w:rsidRDefault="006B2FA7" w:rsidP="0076463B">
      <w:pPr>
        <w:pStyle w:val="base"/>
        <w:ind w:left="1418"/>
      </w:pPr>
    </w:p>
    <w:p w14:paraId="5A86D293" w14:textId="77777777" w:rsidR="006B2FA7" w:rsidRPr="003A5B00" w:rsidRDefault="006B2FA7" w:rsidP="0076463B">
      <w:pPr>
        <w:pStyle w:val="base"/>
        <w:ind w:left="1418"/>
      </w:pPr>
    </w:p>
    <w:p w14:paraId="7B64A982" w14:textId="26C1AA2E" w:rsidR="00375EC5" w:rsidRDefault="00375EC5" w:rsidP="008520CD">
      <w:pPr>
        <w:pStyle w:val="Heading3"/>
      </w:pPr>
      <w:bookmarkStart w:id="67" w:name="_Toc78361430"/>
      <w:r>
        <w:lastRenderedPageBreak/>
        <w:t>A</w:t>
      </w:r>
      <w:r w:rsidR="002476C6">
        <w:t>mazon</w:t>
      </w:r>
      <w:r>
        <w:t xml:space="preserve"> DynamoDB</w:t>
      </w:r>
      <w:bookmarkEnd w:id="67"/>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43FDF0CC" w:rsidR="00375EC5" w:rsidRDefault="00375EC5" w:rsidP="008520CD">
      <w:pPr>
        <w:pStyle w:val="Heading3"/>
      </w:pPr>
      <w:bookmarkStart w:id="68"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8"/>
    </w:p>
    <w:p w14:paraId="0218A125" w14:textId="014CF395"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6D3C46AE" w:rsidR="0057652E" w:rsidRDefault="0057652E" w:rsidP="008520CD">
      <w:pPr>
        <w:pStyle w:val="Heading3"/>
      </w:pPr>
      <w:bookmarkStart w:id="69" w:name="_Toc78361432"/>
      <w:proofErr w:type="spellStart"/>
      <w:r>
        <w:t>NodeJs</w:t>
      </w:r>
      <w:bookmarkEnd w:id="69"/>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444275DA" w:rsidR="0057652E" w:rsidRDefault="0057652E" w:rsidP="008520CD">
      <w:pPr>
        <w:pStyle w:val="Heading3"/>
      </w:pPr>
      <w:bookmarkStart w:id="70" w:name="_Toc78361433"/>
      <w:r>
        <w:t>React</w:t>
      </w:r>
      <w:r w:rsidR="00EE674F">
        <w:t xml:space="preserve"> </w:t>
      </w:r>
      <w:r>
        <w:t>Js</w:t>
      </w:r>
      <w:bookmarkEnd w:id="70"/>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1" w:name="_Toc78361434"/>
      <w:r>
        <w:t>ANALISIS SISTEM</w:t>
      </w:r>
      <w:bookmarkEnd w:id="71"/>
    </w:p>
    <w:p w14:paraId="7A1817A9" w14:textId="77777777" w:rsidR="00411B35" w:rsidRDefault="00411B35" w:rsidP="00411B35">
      <w:pPr>
        <w:rPr>
          <w:lang w:val="en-US"/>
        </w:rPr>
      </w:pPr>
    </w:p>
    <w:p w14:paraId="70BC39A1" w14:textId="4A8F5B3A" w:rsidR="00411B35" w:rsidRDefault="00411B35" w:rsidP="00411B35">
      <w:pPr>
        <w:pStyle w:val="Heading2"/>
      </w:pPr>
      <w:bookmarkStart w:id="72" w:name="_Toc78361435"/>
      <w:r>
        <w:t xml:space="preserve">Gambaran </w:t>
      </w:r>
      <w:proofErr w:type="spellStart"/>
      <w:r>
        <w:t>Organisasi</w:t>
      </w:r>
      <w:bookmarkEnd w:id="72"/>
      <w:proofErr w:type="spellEnd"/>
    </w:p>
    <w:p w14:paraId="78AB9BB4" w14:textId="520B046F" w:rsidR="00311399" w:rsidRDefault="00311399" w:rsidP="008520CD">
      <w:pPr>
        <w:pStyle w:val="Heading3"/>
      </w:pPr>
      <w:bookmarkStart w:id="73" w:name="_Toc78361436"/>
      <w:r>
        <w:t xml:space="preserve">Sejarah </w:t>
      </w:r>
      <w:proofErr w:type="spellStart"/>
      <w:r>
        <w:t>Singkat</w:t>
      </w:r>
      <w:bookmarkEnd w:id="73"/>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20F6BBF6"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p>
    <w:p w14:paraId="43C0BC03" w14:textId="2B51C240" w:rsidR="00311399" w:rsidRDefault="00311399" w:rsidP="008520CD">
      <w:pPr>
        <w:pStyle w:val="Heading3"/>
      </w:pPr>
      <w:bookmarkStart w:id="74" w:name="_Toc78361437"/>
      <w:proofErr w:type="spellStart"/>
      <w:r>
        <w:lastRenderedPageBreak/>
        <w:t>Visi</w:t>
      </w:r>
      <w:proofErr w:type="spellEnd"/>
      <w:r>
        <w:t xml:space="preserve"> dan </w:t>
      </w:r>
      <w:proofErr w:type="spellStart"/>
      <w:r>
        <w:t>Misi</w:t>
      </w:r>
      <w:bookmarkEnd w:id="74"/>
      <w:proofErr w:type="spellEnd"/>
    </w:p>
    <w:p w14:paraId="5BE2318F" w14:textId="321D65DC" w:rsidR="003C6C19" w:rsidRDefault="00311399" w:rsidP="008520CD">
      <w:pPr>
        <w:pStyle w:val="Heading3"/>
      </w:pPr>
      <w:bookmarkStart w:id="75" w:name="_Toc78361438"/>
      <w:proofErr w:type="spellStart"/>
      <w:r>
        <w:t>Struktur</w:t>
      </w:r>
      <w:proofErr w:type="spellEnd"/>
      <w:r>
        <w:t xml:space="preserve"> </w:t>
      </w:r>
      <w:proofErr w:type="spellStart"/>
      <w:r>
        <w:t>Organisasi</w:t>
      </w:r>
      <w:bookmarkEnd w:id="75"/>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8520CD">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8520CD">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0F623D">
      <w:pPr>
        <w:pStyle w:val="pasal-sub"/>
      </w:pPr>
      <w:r>
        <w:t>Saturday</w:t>
      </w:r>
    </w:p>
    <w:p w14:paraId="5743B273" w14:textId="51FBE338" w:rsidR="000F623D" w:rsidRDefault="000F623D" w:rsidP="000F623D">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36DC4693" w:rsidR="00411B35" w:rsidRDefault="00411B35" w:rsidP="00411B35">
      <w:pPr>
        <w:pStyle w:val="Heading2"/>
      </w:pPr>
      <w:bookmarkStart w:id="76" w:name="_Toc78361440"/>
      <w:proofErr w:type="spellStart"/>
      <w:r>
        <w:t>Analisis</w:t>
      </w:r>
      <w:proofErr w:type="spellEnd"/>
      <w:r>
        <w:t xml:space="preserve"> </w:t>
      </w:r>
      <w:proofErr w:type="spellStart"/>
      <w:r>
        <w:t>Sistem</w:t>
      </w:r>
      <w:proofErr w:type="spellEnd"/>
      <w:r>
        <w:t xml:space="preserve"> </w:t>
      </w:r>
      <w:proofErr w:type="spellStart"/>
      <w:r>
        <w:t>Berjalan</w:t>
      </w:r>
      <w:bookmarkEnd w:id="76"/>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7" w:name="_Toc78361441"/>
      <w:r>
        <w:t>PERANCANGAN SISTEM</w:t>
      </w:r>
      <w:bookmarkEnd w:id="77"/>
    </w:p>
    <w:p w14:paraId="16DB7448" w14:textId="7ECADBEA" w:rsidR="00411B35" w:rsidRDefault="00411B35" w:rsidP="00411B35">
      <w:pPr>
        <w:pStyle w:val="Heading2"/>
      </w:pPr>
      <w:bookmarkStart w:id="78" w:name="_Toc78361442"/>
      <w:r>
        <w:t xml:space="preserve">Desain </w:t>
      </w:r>
      <w:proofErr w:type="spellStart"/>
      <w:r>
        <w:t>Prosedur</w:t>
      </w:r>
      <w:bookmarkEnd w:id="78"/>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8520CD">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8520CD">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8520CD">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8520CD">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8520CD">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8520CD">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8520CD">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8520CD">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8520CD">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0F150828" w14:textId="6AD370FD" w:rsidR="00EB069B" w:rsidRDefault="00EB069B" w:rsidP="008520CD">
      <w:pPr>
        <w:pStyle w:val="Heading3"/>
      </w:pPr>
      <w:proofErr w:type="spellStart"/>
      <w:r>
        <w:t>Prosedur</w:t>
      </w:r>
      <w:proofErr w:type="spellEnd"/>
      <w:r>
        <w:t xml:space="preserve"> </w:t>
      </w:r>
      <w:proofErr w:type="spellStart"/>
      <w:r w:rsidR="004F513A">
        <w:t>Melakukan</w:t>
      </w:r>
      <w:proofErr w:type="spellEnd"/>
      <w:r w:rsidR="004F513A">
        <w:t xml:space="preserve"> </w:t>
      </w:r>
      <w:proofErr w:type="spellStart"/>
      <w:r>
        <w:t>Absensi</w:t>
      </w:r>
      <w:proofErr w:type="spellEnd"/>
    </w:p>
    <w:p w14:paraId="4CA299D0" w14:textId="1B83BBBE" w:rsidR="004F513A" w:rsidRDefault="004F513A" w:rsidP="008520CD">
      <w:pPr>
        <w:pStyle w:val="ayat-sub"/>
      </w:pPr>
      <w:proofErr w:type="spellStart"/>
      <w:r>
        <w:t>Pengguna</w:t>
      </w:r>
      <w:proofErr w:type="spellEnd"/>
      <w:r>
        <w:t xml:space="preserve"> </w:t>
      </w:r>
      <w:proofErr w:type="spellStart"/>
      <w:r>
        <w:t>mengarahkan</w:t>
      </w:r>
      <w:proofErr w:type="spellEnd"/>
      <w:r>
        <w:t xml:space="preserve"> </w:t>
      </w:r>
      <w:proofErr w:type="spellStart"/>
      <w:r>
        <w:t>kamera</w:t>
      </w:r>
      <w:proofErr w:type="spellEnd"/>
      <w:r>
        <w:t xml:space="preserve"> </w:t>
      </w:r>
      <w:proofErr w:type="spellStart"/>
      <w:r>
        <w:t>ke</w:t>
      </w:r>
      <w:proofErr w:type="spellEnd"/>
      <w:r>
        <w:t xml:space="preserve"> </w:t>
      </w:r>
      <w:proofErr w:type="spellStart"/>
      <w:r>
        <w:t>wajah</w:t>
      </w:r>
      <w:proofErr w:type="spellEnd"/>
      <w:r>
        <w:t xml:space="preserve"> </w:t>
      </w:r>
      <w:proofErr w:type="spellStart"/>
      <w:r>
        <w:t>hingga</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ada</w:t>
      </w:r>
      <w:proofErr w:type="spellEnd"/>
      <w:r>
        <w:t xml:space="preserve"> yang </w:t>
      </w:r>
      <w:proofErr w:type="spellStart"/>
      <w:r>
        <w:t>menghalangi</w:t>
      </w:r>
      <w:proofErr w:type="spellEnd"/>
      <w:r>
        <w:t>.</w:t>
      </w:r>
    </w:p>
    <w:p w14:paraId="27C627CA" w14:textId="76A4BCC9" w:rsidR="004F513A" w:rsidRDefault="004F513A"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capture </w:t>
      </w:r>
      <w:proofErr w:type="spellStart"/>
      <w:r>
        <w:t>untuk</w:t>
      </w:r>
      <w:proofErr w:type="spellEnd"/>
      <w:r>
        <w:t xml:space="preserve"> </w:t>
      </w:r>
      <w:proofErr w:type="spellStart"/>
      <w:r>
        <w:t>menganbil</w:t>
      </w:r>
      <w:proofErr w:type="spellEnd"/>
      <w:r>
        <w:t xml:space="preserve"> </w:t>
      </w:r>
      <w:proofErr w:type="spellStart"/>
      <w:r>
        <w:t>gambar</w:t>
      </w:r>
      <w:proofErr w:type="spellEnd"/>
      <w:r>
        <w:t xml:space="preserve"> </w:t>
      </w:r>
      <w:proofErr w:type="spellStart"/>
      <w:r>
        <w:t>wajah</w:t>
      </w:r>
      <w:proofErr w:type="spellEnd"/>
      <w:r>
        <w:t>.</w:t>
      </w:r>
    </w:p>
    <w:p w14:paraId="28EB6B4C" w14:textId="191810DD" w:rsidR="004F513A" w:rsidRDefault="004F513A" w:rsidP="008520CD">
      <w:pPr>
        <w:pStyle w:val="ayat-sub"/>
      </w:pPr>
      <w:proofErr w:type="spellStart"/>
      <w:r>
        <w:t>Apabil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gambarnya</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ulang</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rPr>
        <w:t>retake</w:t>
      </w:r>
      <w:r>
        <w:t>.</w:t>
      </w:r>
    </w:p>
    <w:p w14:paraId="4B4BA2E2" w14:textId="416E846D" w:rsidR="004F513A" w:rsidRDefault="004F513A" w:rsidP="008520CD">
      <w:pPr>
        <w:pStyle w:val="ayat-sub"/>
      </w:pPr>
      <w:r>
        <w:t xml:space="preserve">Setelah </w:t>
      </w:r>
      <w:proofErr w:type="spellStart"/>
      <w:r>
        <w:t>gambar</w:t>
      </w:r>
      <w:proofErr w:type="spellEnd"/>
      <w:r>
        <w:t xml:space="preserve"> </w:t>
      </w:r>
      <w:proofErr w:type="spellStart"/>
      <w:r>
        <w:t>diambil</w:t>
      </w:r>
      <w:proofErr w:type="spellEnd"/>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kli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gambar</w:t>
      </w:r>
      <w:proofErr w:type="spellEnd"/>
      <w:r>
        <w:t xml:space="preserve"> </w:t>
      </w:r>
      <w:proofErr w:type="spellStart"/>
      <w:r>
        <w:t>ke</w:t>
      </w:r>
      <w:proofErr w:type="spellEnd"/>
      <w:r>
        <w:t xml:space="preserve"> server </w:t>
      </w:r>
      <w:proofErr w:type="spellStart"/>
      <w:r>
        <w:t>untuk</w:t>
      </w:r>
      <w:proofErr w:type="spellEnd"/>
      <w:r>
        <w:t xml:space="preserve"> </w:t>
      </w:r>
      <w:proofErr w:type="spellStart"/>
      <w:r>
        <w:t>diproses</w:t>
      </w:r>
      <w:proofErr w:type="spellEnd"/>
      <w:r>
        <w:t>.</w:t>
      </w:r>
    </w:p>
    <w:p w14:paraId="47DB33D9" w14:textId="68B043D8" w:rsidR="00B02CC0" w:rsidRDefault="00B02CC0" w:rsidP="008520CD">
      <w:pPr>
        <w:pStyle w:val="Heading3"/>
      </w:pPr>
      <w:proofErr w:type="spellStart"/>
      <w:r>
        <w:lastRenderedPageBreak/>
        <w:t>Prosedur</w:t>
      </w:r>
      <w:proofErr w:type="spellEnd"/>
      <w:r>
        <w:t xml:space="preserve"> </w:t>
      </w:r>
      <w:proofErr w:type="spellStart"/>
      <w:r w:rsidR="00C32FF8">
        <w:t>Melatih</w:t>
      </w:r>
      <w:proofErr w:type="spellEnd"/>
      <w:r w:rsidR="00C32FF8">
        <w:t xml:space="preserve"> Model</w:t>
      </w:r>
    </w:p>
    <w:p w14:paraId="1F823F37" w14:textId="63FBB8C4" w:rsidR="00C32FF8" w:rsidRDefault="00C32FF8" w:rsidP="008520CD">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t>.</w:t>
      </w:r>
    </w:p>
    <w:p w14:paraId="4AEC2B6B" w14:textId="51E2B046" w:rsidR="008311CC" w:rsidRDefault="008311CC" w:rsidP="008520CD">
      <w:pPr>
        <w:pStyle w:val="ayat-sub"/>
      </w:pPr>
      <w:proofErr w:type="spellStart"/>
      <w:r>
        <w:t>Pengguna</w:t>
      </w:r>
      <w:proofErr w:type="spellEnd"/>
      <w:r>
        <w:t xml:space="preserve"> </w:t>
      </w:r>
      <w:proofErr w:type="spellStart"/>
      <w:r>
        <w:t>mengunggah</w:t>
      </w:r>
      <w:proofErr w:type="spellEnd"/>
      <w:r>
        <w:t xml:space="preserve"> video </w:t>
      </w:r>
      <w:proofErr w:type="spellStart"/>
      <w:r>
        <w:t>wajah</w:t>
      </w:r>
      <w:proofErr w:type="spellEnd"/>
      <w:r>
        <w:t>.</w:t>
      </w:r>
    </w:p>
    <w:p w14:paraId="59C925B8" w14:textId="1A076A73" w:rsidR="00C32FF8" w:rsidRDefault="00C32FF8" w:rsidP="008520CD">
      <w:pPr>
        <w:pStyle w:val="ayat-sub"/>
      </w:pPr>
      <w:r>
        <w:t xml:space="preserve">Di </w:t>
      </w:r>
      <w:proofErr w:type="spellStart"/>
      <w:r>
        <w:t>latarbelakang</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unggah</w:t>
      </w:r>
      <w:proofErr w:type="spellEnd"/>
      <w:r>
        <w:t xml:space="preserve"> video </w:t>
      </w:r>
      <w:proofErr w:type="spellStart"/>
      <w:r>
        <w:t>ke</w:t>
      </w:r>
      <w:proofErr w:type="spellEnd"/>
      <w:r>
        <w:t xml:space="preserve"> amazon s3.</w:t>
      </w:r>
    </w:p>
    <w:p w14:paraId="298B718E" w14:textId="67C00BB1" w:rsidR="00C32FF8" w:rsidRDefault="00C32FF8" w:rsidP="008520CD">
      <w:pPr>
        <w:pStyle w:val="ayat-sub"/>
      </w:pPr>
      <w:r>
        <w:t xml:space="preserve">Setelah video </w:t>
      </w:r>
      <w:proofErr w:type="spellStart"/>
      <w:r>
        <w:t>berhasil</w:t>
      </w:r>
      <w:proofErr w:type="spellEnd"/>
      <w:r>
        <w:t xml:space="preserve"> </w:t>
      </w:r>
      <w:proofErr w:type="spellStart"/>
      <w:r>
        <w:t>diungga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rim</w:t>
      </w:r>
      <w:proofErr w:type="spellEnd"/>
      <w:r>
        <w:t xml:space="preserve"> </w:t>
      </w:r>
      <w:proofErr w:type="spellStart"/>
      <w:r>
        <w:t>nama</w:t>
      </w:r>
      <w:proofErr w:type="spellEnd"/>
      <w:r>
        <w:t xml:space="preserve"> file video yang </w:t>
      </w:r>
      <w:proofErr w:type="spellStart"/>
      <w:r>
        <w:t>diunggah</w:t>
      </w:r>
      <w:proofErr w:type="spellEnd"/>
      <w:r>
        <w:t xml:space="preserve"> </w:t>
      </w:r>
      <w:proofErr w:type="spellStart"/>
      <w:r>
        <w:t>ke</w:t>
      </w:r>
      <w:proofErr w:type="spellEnd"/>
      <w:r>
        <w:t xml:space="preserve"> server</w:t>
      </w:r>
      <w:r w:rsidR="007B353D">
        <w:t>.</w:t>
      </w:r>
    </w:p>
    <w:p w14:paraId="2D3B2F0D" w14:textId="0FE72189" w:rsidR="00C32FF8" w:rsidRDefault="00C32FF8" w:rsidP="008520CD">
      <w:pPr>
        <w:pStyle w:val="ayat-sub"/>
      </w:pPr>
      <w:r>
        <w:t xml:space="preserve">Di </w:t>
      </w:r>
      <w:proofErr w:type="spellStart"/>
      <w:r>
        <w:t>dalam</w:t>
      </w:r>
      <w:proofErr w:type="spellEnd"/>
      <w:r>
        <w:t xml:space="preserve"> server video </w:t>
      </w:r>
      <w:proofErr w:type="spellStart"/>
      <w:r>
        <w:t>akan</w:t>
      </w:r>
      <w:proofErr w:type="spellEnd"/>
      <w:r>
        <w:t xml:space="preserve"> </w:t>
      </w:r>
      <w:proofErr w:type="spellStart"/>
      <w:r>
        <w:t>diunduh</w:t>
      </w:r>
      <w:proofErr w:type="spellEnd"/>
      <w:r>
        <w:t xml:space="preserve"> dan </w:t>
      </w:r>
      <w:proofErr w:type="spellStart"/>
      <w:r>
        <w:t>kemudian</w:t>
      </w:r>
      <w:proofErr w:type="spellEnd"/>
      <w:r>
        <w:t xml:space="preserve"> proses </w:t>
      </w:r>
      <w:proofErr w:type="spellStart"/>
      <w:r w:rsidR="00C7316C">
        <w:t>sehingga</w:t>
      </w:r>
      <w:proofErr w:type="spellEnd"/>
      <w:r w:rsidR="00C7316C">
        <w:t xml:space="preserve"> </w:t>
      </w:r>
      <w:proofErr w:type="spellStart"/>
      <w:r w:rsidR="00C7316C">
        <w:t>menghasilkan</w:t>
      </w:r>
      <w:proofErr w:type="spellEnd"/>
      <w:r w:rsidR="00C7316C">
        <w:t xml:space="preserve"> </w:t>
      </w:r>
      <w:proofErr w:type="spellStart"/>
      <w:r w:rsidR="00C7316C">
        <w:t>kumpulan</w:t>
      </w:r>
      <w:proofErr w:type="spellEnd"/>
      <w:r w:rsidR="00C7316C">
        <w:t xml:space="preserve"> </w:t>
      </w:r>
      <w:proofErr w:type="spellStart"/>
      <w:r w:rsidR="00C7316C">
        <w:t>gambar</w:t>
      </w:r>
      <w:proofErr w:type="spellEnd"/>
      <w:r w:rsidR="00C7316C">
        <w:t xml:space="preserve"> </w:t>
      </w:r>
      <w:proofErr w:type="spellStart"/>
      <w:r w:rsidR="00C7316C">
        <w:t>wajah</w:t>
      </w:r>
      <w:proofErr w:type="spellEnd"/>
      <w:r w:rsidR="00C7316C">
        <w:t xml:space="preserve"> </w:t>
      </w:r>
      <w:proofErr w:type="spellStart"/>
      <w:r w:rsidR="00C7316C">
        <w:t>dari</w:t>
      </w:r>
      <w:proofErr w:type="spellEnd"/>
      <w:r w:rsidR="00C7316C">
        <w:t xml:space="preserve"> </w:t>
      </w:r>
      <w:proofErr w:type="spellStart"/>
      <w:r w:rsidR="00C7316C">
        <w:t>pengguna</w:t>
      </w:r>
      <w:proofErr w:type="spellEnd"/>
      <w:r w:rsidR="007B353D">
        <w:t xml:space="preserve"> (</w:t>
      </w:r>
      <w:r w:rsidR="007B353D" w:rsidRPr="007B353D">
        <w:rPr>
          <w:i/>
        </w:rPr>
        <w:t>dataset</w:t>
      </w:r>
      <w:r w:rsidR="007B353D">
        <w:t>)</w:t>
      </w:r>
      <w:r w:rsidR="00C7316C">
        <w:t>.</w:t>
      </w:r>
    </w:p>
    <w:p w14:paraId="215C5DF7" w14:textId="5CAE59FB" w:rsidR="00C7316C" w:rsidRDefault="00C7316C" w:rsidP="008520CD">
      <w:pPr>
        <w:pStyle w:val="ayat-sub"/>
      </w:pPr>
      <w:r>
        <w:t xml:space="preserve">Kumpulan </w:t>
      </w:r>
      <w:proofErr w:type="spellStart"/>
      <w:r>
        <w:t>gambar</w:t>
      </w:r>
      <w:proofErr w:type="spellEnd"/>
      <w:r>
        <w:t xml:space="preserve"> </w:t>
      </w:r>
      <w:proofErr w:type="spellStart"/>
      <w:r>
        <w:t>wajah</w:t>
      </w:r>
      <w:proofErr w:type="spellEnd"/>
      <w:r>
        <w:t xml:space="preserve"> </w:t>
      </w:r>
      <w:proofErr w:type="spellStart"/>
      <w:r>
        <w:t>ini</w:t>
      </w:r>
      <w:proofErr w:type="spellEnd"/>
      <w:r>
        <w:t xml:space="preserve"> </w:t>
      </w:r>
      <w:proofErr w:type="spellStart"/>
      <w:r>
        <w:t>akan</w:t>
      </w:r>
      <w:proofErr w:type="spellEnd"/>
      <w:r w:rsidR="007B353D">
        <w:t xml:space="preserve"> </w:t>
      </w:r>
      <w:proofErr w:type="spellStart"/>
      <w:r w:rsidR="007B353D">
        <w:t>dirubah</w:t>
      </w:r>
      <w:proofErr w:type="spellEnd"/>
      <w:r w:rsidR="007B353D">
        <w:t xml:space="preserve"> </w:t>
      </w:r>
      <w:proofErr w:type="spellStart"/>
      <w:r w:rsidR="007B353D">
        <w:t>terlebi</w:t>
      </w:r>
      <w:proofErr w:type="spellEnd"/>
      <w:r w:rsidR="007B353D">
        <w:t xml:space="preserve"> </w:t>
      </w:r>
      <w:proofErr w:type="spellStart"/>
      <w:r w:rsidR="007B353D">
        <w:t>dahulu</w:t>
      </w:r>
      <w:proofErr w:type="spellEnd"/>
      <w:r w:rsidR="007B353D">
        <w:t xml:space="preserve"> </w:t>
      </w:r>
      <w:proofErr w:type="spellStart"/>
      <w:r w:rsidR="007B353D">
        <w:t>ke</w:t>
      </w:r>
      <w:proofErr w:type="spellEnd"/>
      <w:r w:rsidR="007B353D">
        <w:t xml:space="preserve"> </w:t>
      </w:r>
      <w:proofErr w:type="spellStart"/>
      <w:r w:rsidR="007B353D">
        <w:t>bentuk</w:t>
      </w:r>
      <w:proofErr w:type="spellEnd"/>
      <w:r w:rsidR="007B353D">
        <w:t xml:space="preserve"> </w:t>
      </w:r>
      <w:r w:rsidR="007B353D" w:rsidRPr="008311CC">
        <w:rPr>
          <w:i/>
        </w:rPr>
        <w:t>array</w:t>
      </w:r>
      <w:r w:rsidR="007B353D">
        <w:rPr>
          <w:i/>
        </w:rPr>
        <w:t xml:space="preserve"> </w:t>
      </w:r>
      <w:r w:rsidR="007B353D">
        <w:t xml:space="preserve">yang </w:t>
      </w:r>
      <w:proofErr w:type="spellStart"/>
      <w:r w:rsidR="007B353D">
        <w:t>berisi</w:t>
      </w:r>
      <w:proofErr w:type="spellEnd"/>
      <w:r w:rsidR="007B353D">
        <w:t xml:space="preserve"> </w:t>
      </w:r>
      <w:proofErr w:type="spellStart"/>
      <w:r w:rsidR="007B353D">
        <w:t>nilai</w:t>
      </w:r>
      <w:proofErr w:type="spellEnd"/>
      <w:r w:rsidR="007B353D">
        <w:t xml:space="preserve"> </w:t>
      </w:r>
      <w:proofErr w:type="spellStart"/>
      <w:r w:rsidR="007B353D">
        <w:t>kontras</w:t>
      </w:r>
      <w:proofErr w:type="spellEnd"/>
      <w:r w:rsidR="007B353D">
        <w:t xml:space="preserve"> </w:t>
      </w:r>
      <w:proofErr w:type="spellStart"/>
      <w:r w:rsidR="007B353D">
        <w:t>dari</w:t>
      </w:r>
      <w:proofErr w:type="spellEnd"/>
      <w:r w:rsidR="007B353D">
        <w:t xml:space="preserve"> </w:t>
      </w:r>
      <w:proofErr w:type="spellStart"/>
      <w:r w:rsidR="007B353D">
        <w:t>foto</w:t>
      </w:r>
      <w:proofErr w:type="spellEnd"/>
      <w:r w:rsidR="007B353D">
        <w:t xml:space="preserve"> </w:t>
      </w:r>
      <w:proofErr w:type="spellStart"/>
      <w:r w:rsidR="007B353D">
        <w:t>tersebut</w:t>
      </w:r>
      <w:proofErr w:type="spellEnd"/>
      <w:r w:rsidR="007B353D">
        <w:t xml:space="preserve"> </w:t>
      </w:r>
      <w:proofErr w:type="spellStart"/>
      <w:r w:rsidR="007B353D">
        <w:t>kemudian</w:t>
      </w:r>
      <w:proofErr w:type="spellEnd"/>
      <w:r>
        <w:t xml:space="preserve"> </w:t>
      </w:r>
      <w:proofErr w:type="spellStart"/>
      <w:r>
        <w:t>dilati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model.</w:t>
      </w:r>
    </w:p>
    <w:p w14:paraId="722666A5" w14:textId="30FE48A8" w:rsidR="00C32FF8" w:rsidRDefault="00C32FF8" w:rsidP="008520CD">
      <w:pPr>
        <w:pStyle w:val="ayat-sub"/>
      </w:pPr>
      <w:r>
        <w:t>Setelah model</w:t>
      </w:r>
      <w:r w:rsidR="00C7316C">
        <w:t xml:space="preserve"> </w:t>
      </w:r>
      <w:proofErr w:type="spellStart"/>
      <w:r w:rsidR="00C7316C">
        <w:t>berhasil</w:t>
      </w:r>
      <w:proofErr w:type="spellEnd"/>
      <w:r w:rsidR="00C7316C">
        <w:t xml:space="preserve"> </w:t>
      </w:r>
      <w:proofErr w:type="spellStart"/>
      <w:r w:rsidR="00C7316C">
        <w:t>dilatih</w:t>
      </w:r>
      <w:proofErr w:type="spellEnd"/>
      <w:r w:rsidR="00C7316C">
        <w:t xml:space="preserve"> dan</w:t>
      </w:r>
      <w:r>
        <w:t xml:space="preserve"> </w:t>
      </w:r>
      <w:proofErr w:type="spellStart"/>
      <w:r>
        <w:t>sudah</w:t>
      </w:r>
      <w:proofErr w:type="spellEnd"/>
      <w:r>
        <w:t xml:space="preserve"> </w:t>
      </w:r>
      <w:proofErr w:type="spellStart"/>
      <w:r>
        <w:t>memiliki</w:t>
      </w:r>
      <w:proofErr w:type="spellEnd"/>
      <w:r>
        <w:t xml:space="preserve"> </w:t>
      </w:r>
      <w:proofErr w:type="spellStart"/>
      <w:r>
        <w:t>referensi</w:t>
      </w:r>
      <w:proofErr w:type="spellEnd"/>
      <w:r>
        <w:t xml:space="preserve"> data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t>baru</w:t>
      </w:r>
      <w:proofErr w:type="spellEnd"/>
      <w:r w:rsidR="00C7316C">
        <w:t xml:space="preserve">, </w:t>
      </w:r>
      <w:proofErr w:type="spellStart"/>
      <w:r w:rsidR="00C7316C">
        <w:t>kemudian</w:t>
      </w:r>
      <w:proofErr w:type="spellEnd"/>
      <w:r w:rsidR="00C7316C">
        <w:t xml:space="preserve"> </w:t>
      </w:r>
      <w:proofErr w:type="spellStart"/>
      <w:r w:rsidR="00C7316C">
        <w:t>sistem</w:t>
      </w:r>
      <w:proofErr w:type="spellEnd"/>
      <w:r w:rsidR="00C7316C">
        <w:t xml:space="preserve"> </w:t>
      </w:r>
      <w:proofErr w:type="spellStart"/>
      <w:r>
        <w:t>akan</w:t>
      </w:r>
      <w:proofErr w:type="spellEnd"/>
      <w:r>
        <w:t xml:space="preserve"> </w:t>
      </w:r>
      <w:proofErr w:type="spellStart"/>
      <w:r>
        <w:t>mengirim</w:t>
      </w:r>
      <w:proofErr w:type="spellEnd"/>
      <w:r>
        <w:t xml:space="preserve"> id </w:t>
      </w:r>
      <w:proofErr w:type="spellStart"/>
      <w:r>
        <w:t>wajah</w:t>
      </w:r>
      <w:proofErr w:type="spellEnd"/>
      <w:r>
        <w:t xml:space="preserve"> </w:t>
      </w:r>
      <w:proofErr w:type="spellStart"/>
      <w:r>
        <w:t>ke</w:t>
      </w:r>
      <w:proofErr w:type="spellEnd"/>
      <w:r>
        <w:t xml:space="preserve"> </w:t>
      </w:r>
      <w:r>
        <w:rPr>
          <w:i/>
        </w:rPr>
        <w:t xml:space="preserve">database </w:t>
      </w:r>
      <w:proofErr w:type="spellStart"/>
      <w:r>
        <w:t>untuk</w:t>
      </w:r>
      <w:proofErr w:type="spellEnd"/>
      <w:r>
        <w:t xml:space="preserve"> </w:t>
      </w:r>
      <w:proofErr w:type="spellStart"/>
      <w:r>
        <w:t>disimpan</w:t>
      </w:r>
      <w:proofErr w:type="spellEnd"/>
      <w:r>
        <w:t xml:space="preserv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8520CD">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54990E87" w:rsidR="008311CC" w:rsidRDefault="008311CC" w:rsidP="008520CD">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p>
    <w:p w14:paraId="0ECF433D" w14:textId="09E73C38" w:rsidR="008311CC" w:rsidRDefault="008311CC" w:rsidP="008520CD">
      <w:pPr>
        <w:pStyle w:val="ayat-sub"/>
      </w:pPr>
      <w:r>
        <w:lastRenderedPageBreak/>
        <w:t xml:space="preserve">Di </w:t>
      </w:r>
      <w:proofErr w:type="spellStart"/>
      <w:r>
        <w:t>latarbelakang</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unggah</w:t>
      </w:r>
      <w:proofErr w:type="spellEnd"/>
      <w:r>
        <w:t xml:space="preserve"> dan </w:t>
      </w:r>
      <w:proofErr w:type="spellStart"/>
      <w:r>
        <w:t>menyimpannya</w:t>
      </w:r>
      <w:proofErr w:type="spellEnd"/>
      <w:r>
        <w:t xml:space="preserve"> di amazon s3</w:t>
      </w:r>
      <w:r w:rsidR="007B353D">
        <w:t>.</w:t>
      </w:r>
    </w:p>
    <w:p w14:paraId="32E78A78" w14:textId="4996ACD0" w:rsidR="008311CC" w:rsidRDefault="008311CC" w:rsidP="008520CD">
      <w:pPr>
        <w:pStyle w:val="ayat-sub"/>
      </w:pPr>
      <w:proofErr w:type="spellStart"/>
      <w:r>
        <w:t>Setalah</w:t>
      </w:r>
      <w:proofErr w:type="spellEnd"/>
      <w:r>
        <w:t xml:space="preserve"> </w:t>
      </w:r>
      <w:proofErr w:type="spellStart"/>
      <w:r>
        <w:t>berhasil</w:t>
      </w:r>
      <w:proofErr w:type="spellEnd"/>
      <w:r>
        <w:t xml:space="preserve"> </w:t>
      </w:r>
      <w:proofErr w:type="spellStart"/>
      <w:r>
        <w:t>diungga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rimkan</w:t>
      </w:r>
      <w:proofErr w:type="spellEnd"/>
      <w:r>
        <w:t xml:space="preserve"> </w:t>
      </w:r>
      <w:proofErr w:type="spellStart"/>
      <w:r>
        <w:t>nama</w:t>
      </w:r>
      <w:proofErr w:type="spellEnd"/>
      <w:r>
        <w:t xml:space="preserve"> file </w:t>
      </w:r>
      <w:proofErr w:type="spellStart"/>
      <w:r>
        <w:t>foto</w:t>
      </w:r>
      <w:proofErr w:type="spellEnd"/>
      <w:r>
        <w:t xml:space="preserve"> yang </w:t>
      </w:r>
      <w:proofErr w:type="spellStart"/>
      <w:r>
        <w:t>diunggah</w:t>
      </w:r>
      <w:proofErr w:type="spellEnd"/>
      <w:r>
        <w:t xml:space="preserve"> </w:t>
      </w:r>
      <w:proofErr w:type="spellStart"/>
      <w:r>
        <w:t>ke</w:t>
      </w:r>
      <w:proofErr w:type="spellEnd"/>
      <w:r>
        <w:t xml:space="preserve"> </w:t>
      </w:r>
      <w:proofErr w:type="spellStart"/>
      <w:r>
        <w:t>azamon</w:t>
      </w:r>
      <w:proofErr w:type="spellEnd"/>
      <w:r>
        <w:t xml:space="preserve"> s3 </w:t>
      </w:r>
      <w:proofErr w:type="spellStart"/>
      <w:r>
        <w:t>ke</w:t>
      </w:r>
      <w:proofErr w:type="spellEnd"/>
      <w:r>
        <w:t xml:space="preserve"> server </w:t>
      </w:r>
      <w:proofErr w:type="spellStart"/>
      <w:r>
        <w:t>untuk</w:t>
      </w:r>
      <w:proofErr w:type="spellEnd"/>
      <w:r>
        <w:t xml:space="preserve"> </w:t>
      </w:r>
      <w:proofErr w:type="spellStart"/>
      <w:r>
        <w:t>dilakukan</w:t>
      </w:r>
      <w:proofErr w:type="spellEnd"/>
      <w:r>
        <w:t xml:space="preserve"> proses </w:t>
      </w:r>
      <w:proofErr w:type="spellStart"/>
      <w:r>
        <w:t>pencocokan</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3DA42DCA" w14:textId="406D8DC4" w:rsidR="008311CC" w:rsidRDefault="008311CC" w:rsidP="008520CD">
      <w:pPr>
        <w:pStyle w:val="ayat-sub"/>
      </w:pPr>
      <w:r>
        <w:t xml:space="preserve">Di </w:t>
      </w:r>
      <w:proofErr w:type="spellStart"/>
      <w:r>
        <w:t>dalam</w:t>
      </w:r>
      <w:proofErr w:type="spellEnd"/>
      <w:r>
        <w:t xml:space="preserve"> server </w:t>
      </w:r>
      <w:proofErr w:type="spellStart"/>
      <w:r>
        <w:t>foto</w:t>
      </w:r>
      <w:proofErr w:type="spellEnd"/>
      <w:r>
        <w:t xml:space="preserve"> </w:t>
      </w:r>
      <w:proofErr w:type="spellStart"/>
      <w:r>
        <w:t>akan</w:t>
      </w:r>
      <w:proofErr w:type="spellEnd"/>
      <w:r>
        <w:t xml:space="preserve"> </w:t>
      </w:r>
      <w:proofErr w:type="spellStart"/>
      <w:r>
        <w:t>diunduh</w:t>
      </w:r>
      <w:proofErr w:type="spellEnd"/>
      <w:r>
        <w:t xml:space="preserve"> </w:t>
      </w:r>
      <w:proofErr w:type="spellStart"/>
      <w:r>
        <w:t>kemudian</w:t>
      </w:r>
      <w:proofErr w:type="spellEnd"/>
      <w:r>
        <w:t xml:space="preserve"> </w:t>
      </w:r>
      <w:proofErr w:type="spellStart"/>
      <w:r>
        <w:t>foto</w:t>
      </w:r>
      <w:proofErr w:type="spellEnd"/>
      <w:r>
        <w:t xml:space="preserve"> </w:t>
      </w:r>
      <w:proofErr w:type="spellStart"/>
      <w:r>
        <w:t>akan</w:t>
      </w:r>
      <w:proofErr w:type="spellEnd"/>
      <w:r>
        <w:t xml:space="preserve"> </w:t>
      </w:r>
      <w:proofErr w:type="spellStart"/>
      <w:r>
        <w:t>diubah</w:t>
      </w:r>
      <w:proofErr w:type="spellEnd"/>
      <w:r>
        <w:t xml:space="preserve"> </w:t>
      </w:r>
      <w:proofErr w:type="spellStart"/>
      <w:r>
        <w:t>formatnya</w:t>
      </w:r>
      <w:proofErr w:type="spellEnd"/>
      <w:r>
        <w:t xml:space="preserve"> </w:t>
      </w:r>
      <w:proofErr w:type="spellStart"/>
      <w:r>
        <w:t>dari</w:t>
      </w:r>
      <w:proofErr w:type="spellEnd"/>
      <w:r>
        <w:t xml:space="preserve"> </w:t>
      </w:r>
      <w:proofErr w:type="spellStart"/>
      <w:r>
        <w:t>bentuk</w:t>
      </w:r>
      <w:proofErr w:type="spellEnd"/>
      <w:r>
        <w:t xml:space="preserve"> file </w:t>
      </w:r>
      <w:proofErr w:type="spellStart"/>
      <w:r>
        <w:t>ke</w:t>
      </w:r>
      <w:proofErr w:type="spellEnd"/>
      <w:r>
        <w:t xml:space="preserve"> </w:t>
      </w:r>
      <w:proofErr w:type="spellStart"/>
      <w:r>
        <w:t>bentuk</w:t>
      </w:r>
      <w:proofErr w:type="spellEnd"/>
      <w:r>
        <w:t xml:space="preserve"> </w:t>
      </w:r>
      <w:r w:rsidRPr="008311CC">
        <w:rPr>
          <w:i/>
        </w:rPr>
        <w:t>array</w:t>
      </w:r>
      <w:r>
        <w:rPr>
          <w:i/>
        </w:rPr>
        <w:t xml:space="preserve"> </w:t>
      </w:r>
      <w:r>
        <w:t xml:space="preserve">yang </w:t>
      </w:r>
      <w:proofErr w:type="spellStart"/>
      <w:r>
        <w:t>berisi</w:t>
      </w:r>
      <w:proofErr w:type="spellEnd"/>
      <w:r>
        <w:t xml:space="preserve"> </w:t>
      </w:r>
      <w:proofErr w:type="spellStart"/>
      <w:r>
        <w:t>nilai</w:t>
      </w:r>
      <w:proofErr w:type="spellEnd"/>
      <w:r>
        <w:t xml:space="preserve"> </w:t>
      </w:r>
      <w:proofErr w:type="spellStart"/>
      <w:r>
        <w:t>kontras</w:t>
      </w:r>
      <w:proofErr w:type="spellEnd"/>
      <w:r>
        <w:t xml:space="preserve"> </w:t>
      </w:r>
      <w:proofErr w:type="spellStart"/>
      <w:r>
        <w:t>dari</w:t>
      </w:r>
      <w:proofErr w:type="spellEnd"/>
      <w:r>
        <w:t xml:space="preserve"> </w:t>
      </w:r>
      <w:proofErr w:type="spellStart"/>
      <w:r>
        <w:t>foto</w:t>
      </w:r>
      <w:proofErr w:type="spellEnd"/>
      <w:r>
        <w:t xml:space="preserve"> </w:t>
      </w:r>
      <w:proofErr w:type="spellStart"/>
      <w:r>
        <w:t>tersebut</w:t>
      </w:r>
      <w:proofErr w:type="spellEnd"/>
      <w:r>
        <w:t>.</w:t>
      </w:r>
    </w:p>
    <w:p w14:paraId="45E481A1" w14:textId="6B03C7A3" w:rsidR="008311CC" w:rsidRPr="008311CC" w:rsidRDefault="008311CC" w:rsidP="008520CD">
      <w:pPr>
        <w:pStyle w:val="ayat-sub"/>
      </w:pPr>
      <w:r w:rsidRPr="008311CC">
        <w:rPr>
          <w:i/>
        </w:rPr>
        <w:t>Array</w:t>
      </w:r>
      <w:r>
        <w:t xml:space="preserve"> </w:t>
      </w:r>
      <w:proofErr w:type="spellStart"/>
      <w:r>
        <w:t>tersebut</w:t>
      </w:r>
      <w:proofErr w:type="spellEnd"/>
      <w:r>
        <w:t xml:space="preserve"> </w:t>
      </w:r>
      <w:proofErr w:type="spellStart"/>
      <w:r>
        <w:t>diproses</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dan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histogram yang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model yang </w:t>
      </w:r>
      <w:proofErr w:type="spellStart"/>
      <w:r>
        <w:t>sudah</w:t>
      </w:r>
      <w:proofErr w:type="spellEnd"/>
      <w:r>
        <w:t xml:space="preserve"> </w:t>
      </w:r>
      <w:proofErr w:type="spellStart"/>
      <w:r>
        <w:t>ada</w:t>
      </w:r>
      <w:proofErr w:type="spellEnd"/>
      <w:r>
        <w:t>.</w:t>
      </w:r>
    </w:p>
    <w:p w14:paraId="7B376097" w14:textId="270CBD67" w:rsidR="00411B35" w:rsidRDefault="00411B35" w:rsidP="00901339">
      <w:pPr>
        <w:pStyle w:val="Heading2"/>
      </w:pPr>
      <w:bookmarkStart w:id="79" w:name="_Toc78361443"/>
      <w:r>
        <w:t xml:space="preserve">Desain </w:t>
      </w:r>
      <w:proofErr w:type="spellStart"/>
      <w:r>
        <w:t>Dokumen</w:t>
      </w:r>
      <w:proofErr w:type="spellEnd"/>
      <w:r>
        <w:t xml:space="preserve"> dan </w:t>
      </w:r>
      <w:proofErr w:type="spellStart"/>
      <w:r>
        <w:t>informasi</w:t>
      </w:r>
      <w:bookmarkEnd w:id="79"/>
      <w:proofErr w:type="spellEnd"/>
    </w:p>
    <w:p w14:paraId="23CC5FF7" w14:textId="6160EBED" w:rsidR="004F513A" w:rsidRDefault="004F513A" w:rsidP="008520CD">
      <w:pPr>
        <w:pStyle w:val="Heading3"/>
      </w:pPr>
      <w:r>
        <w:t xml:space="preserve">Desain </w:t>
      </w:r>
      <w:proofErr w:type="spellStart"/>
      <w:r>
        <w:t>Dokumen</w:t>
      </w:r>
      <w:proofErr w:type="spellEnd"/>
    </w:p>
    <w:p w14:paraId="5E47D3A3" w14:textId="75D993B5" w:rsidR="004F513A" w:rsidRDefault="004F513A" w:rsidP="008520CD">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8520CD">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80"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80"/>
    </w:p>
    <w:p w14:paraId="3A5E6CA2" w14:textId="60308025" w:rsidR="0093617F" w:rsidRDefault="0093617F" w:rsidP="008520CD">
      <w:pPr>
        <w:pStyle w:val="Heading3"/>
      </w:pPr>
      <w:r>
        <w:lastRenderedPageBreak/>
        <w:t xml:space="preserve">Desain </w:t>
      </w:r>
      <w:proofErr w:type="spellStart"/>
      <w:r>
        <w:t>Informasi</w:t>
      </w:r>
      <w:proofErr w:type="spellEnd"/>
    </w:p>
    <w:p w14:paraId="3FB0E295" w14:textId="57A4805C" w:rsidR="0093617F" w:rsidRDefault="0093617F" w:rsidP="008520CD">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8520CD">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81" w:name="_Toc78361444"/>
      <w:r>
        <w:t xml:space="preserve">Desain </w:t>
      </w:r>
      <w:proofErr w:type="spellStart"/>
      <w:r>
        <w:t>Aliran</w:t>
      </w:r>
      <w:proofErr w:type="spellEnd"/>
      <w:r>
        <w:t xml:space="preserve"> Data</w:t>
      </w:r>
      <w:bookmarkEnd w:id="81"/>
    </w:p>
    <w:p w14:paraId="4F5460E3" w14:textId="46769F1E" w:rsidR="0056088B" w:rsidRDefault="0056088B" w:rsidP="008520CD">
      <w:pPr>
        <w:pStyle w:val="Heading3"/>
      </w:pPr>
      <w:r>
        <w:t>Data Flow Diagram</w:t>
      </w:r>
    </w:p>
    <w:p w14:paraId="4FC32D58" w14:textId="1775138F" w:rsidR="0056088B" w:rsidRDefault="009A7746" w:rsidP="00095C9F">
      <w:pPr>
        <w:pStyle w:val="base"/>
        <w:ind w:left="1418"/>
      </w:pPr>
      <w:r>
        <w:rPr>
          <w:noProof/>
        </w:rPr>
        <w:lastRenderedPageBreak/>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37E764E9" w:rsidR="009A7746" w:rsidRPr="00384147"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1</w:t>
                            </w:r>
                            <w:r>
                              <w:fldChar w:fldCharType="end"/>
                            </w:r>
                            <w:r w:rsidR="00384147">
                              <w:rPr>
                                <w:lang w:val="en-US"/>
                              </w:rPr>
                              <w:t xml:space="preserve"> Diagram </w:t>
                            </w:r>
                            <w:proofErr w:type="spellStart"/>
                            <w:r w:rsidR="00384147">
                              <w:rPr>
                                <w:lang w:val="en-US"/>
                              </w:rPr>
                              <w:t>Konte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37E764E9" w:rsidR="009A7746" w:rsidRPr="00384147"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1</w:t>
                      </w:r>
                      <w:r>
                        <w:fldChar w:fldCharType="end"/>
                      </w:r>
                      <w:r w:rsidR="00384147">
                        <w:rPr>
                          <w:lang w:val="en-US"/>
                        </w:rPr>
                        <w:t xml:space="preserve"> Diagram </w:t>
                      </w:r>
                      <w:proofErr w:type="spellStart"/>
                      <w:r w:rsidR="00384147">
                        <w:rPr>
                          <w:lang w:val="en-US"/>
                        </w:rPr>
                        <w:t>Konteks</w:t>
                      </w:r>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2"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1.</w:t>
      </w:r>
    </w:p>
    <w:p w14:paraId="4BCA8B6C" w14:textId="789766F0" w:rsidR="00095C9F" w:rsidRDefault="00095C9F" w:rsidP="00095C9F">
      <w:pPr>
        <w:pStyle w:val="base"/>
        <w:ind w:left="1418"/>
      </w:pPr>
      <w:r>
        <w:tab/>
        <w:t xml:space="preserve">Dari Gambar 4.1 </w:t>
      </w:r>
      <w:proofErr w:type="spellStart"/>
      <w:r>
        <w:t>dapat</w:t>
      </w:r>
      <w:proofErr w:type="spellEnd"/>
      <w:r>
        <w:t xml:space="preserve"> </w:t>
      </w:r>
      <w:proofErr w:type="spellStart"/>
      <w:r>
        <w:t>diturunkan</w:t>
      </w:r>
      <w:proofErr w:type="spellEnd"/>
      <w:r>
        <w:t xml:space="preserve"> </w:t>
      </w:r>
      <w:proofErr w:type="spellStart"/>
      <w:r>
        <w:t>menjadi</w:t>
      </w:r>
      <w:proofErr w:type="spellEnd"/>
      <w:r>
        <w:t xml:space="preserve"> </w:t>
      </w:r>
      <w:r>
        <w:rPr>
          <w:i/>
          <w:iCs w:val="0"/>
        </w:rPr>
        <w:t xml:space="preserve">Data Flow Diagram </w:t>
      </w:r>
      <w:r>
        <w:t xml:space="preserve">level 1 yang </w:t>
      </w:r>
      <w:proofErr w:type="spellStart"/>
      <w:r>
        <w:t>dapat</w:t>
      </w:r>
      <w:proofErr w:type="spellEnd"/>
      <w:r>
        <w:t xml:space="preserve"> </w:t>
      </w:r>
      <w:proofErr w:type="spellStart"/>
      <w:r>
        <w:t>dilihat</w:t>
      </w:r>
      <w:proofErr w:type="spellEnd"/>
      <w:r>
        <w:t xml:space="preserve"> pada Gambar 4.2.</w:t>
      </w:r>
    </w:p>
    <w:p w14:paraId="1D06C962" w14:textId="4BB94AAF" w:rsidR="00095C9F" w:rsidRDefault="009A7746" w:rsidP="009A7746">
      <w:pPr>
        <w:pStyle w:val="base"/>
        <w:ind w:left="0" w:firstLine="0"/>
        <w:rPr>
          <w:noProof/>
        </w:rPr>
      </w:pPr>
      <w:r>
        <w:rPr>
          <w:noProof/>
        </w:rPr>
        <w:lastRenderedPageBreak/>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472EEF68" w:rsidR="009A7746" w:rsidRPr="009A7746"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2</w:t>
                            </w:r>
                            <w:r>
                              <w:fldChar w:fldCharType="end"/>
                            </w:r>
                            <w:r>
                              <w:rPr>
                                <w:lang w:val="en-US"/>
                              </w:rPr>
                              <w:t xml:space="preserve"> DFD Le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472EEF68" w:rsidR="009A7746" w:rsidRPr="009A7746"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2</w:t>
                      </w:r>
                      <w:r>
                        <w:fldChar w:fldCharType="end"/>
                      </w:r>
                      <w:r>
                        <w:rPr>
                          <w:lang w:val="en-US"/>
                        </w:rPr>
                        <w:t xml:space="preserve"> DFD Level 1</w:t>
                      </w:r>
                    </w:p>
                  </w:txbxContent>
                </v:textbox>
                <w10:wrap type="square"/>
              </v:shape>
            </w:pict>
          </mc:Fallback>
        </mc:AlternateContent>
      </w:r>
      <w:r>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p>
    <w:p w14:paraId="09925D8B" w14:textId="462CFEE2" w:rsidR="00095C9F" w:rsidRDefault="00095C9F" w:rsidP="00095C9F">
      <w:pPr>
        <w:pStyle w:val="base"/>
        <w:keepNext/>
        <w:ind w:left="1418"/>
      </w:pPr>
    </w:p>
    <w:p w14:paraId="7D35C2E8" w14:textId="31D87FCC" w:rsidR="00C64FE4" w:rsidRDefault="004C087F" w:rsidP="008520CD">
      <w:pPr>
        <w:pStyle w:val="Heading3"/>
      </w:pPr>
      <w:r>
        <w:t>Flowchart</w:t>
      </w:r>
    </w:p>
    <w:p w14:paraId="59AB8F66" w14:textId="25AB9F53" w:rsidR="004C087F" w:rsidRDefault="004C087F" w:rsidP="004C087F">
      <w:pPr>
        <w:pStyle w:val="base"/>
      </w:pPr>
      <w:proofErr w:type="spellStart"/>
      <w:r>
        <w:t>Flowchat</w:t>
      </w:r>
      <w:proofErr w:type="spellEnd"/>
      <w:r>
        <w:t xml:space="preserve"> </w:t>
      </w:r>
      <w:proofErr w:type="spellStart"/>
      <w:r>
        <w:t>adalah</w:t>
      </w:r>
      <w:proofErr w:type="spellEnd"/>
      <w:r>
        <w:t xml:space="preserve"> … … … … …</w:t>
      </w:r>
    </w:p>
    <w:p w14:paraId="47BD2FF7" w14:textId="0F40A6EA" w:rsidR="00AC1E39" w:rsidRDefault="00AC1E39" w:rsidP="004C087F">
      <w:pPr>
        <w:pStyle w:val="base"/>
        <w:rPr>
          <w:noProof/>
        </w:rPr>
      </w:pPr>
      <w:r>
        <w:rPr>
          <w:noProof/>
        </w:rPr>
        <w:lastRenderedPageBreak/>
        <w:drawing>
          <wp:inline distT="0" distB="0" distL="0" distR="0" wp14:anchorId="3E500D17" wp14:editId="3AEBE96C">
            <wp:extent cx="1947676" cy="666598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47676" cy="6665989"/>
                    </a:xfrm>
                    <a:prstGeom prst="rect">
                      <a:avLst/>
                    </a:prstGeom>
                  </pic:spPr>
                </pic:pic>
              </a:graphicData>
            </a:graphic>
          </wp:inline>
        </w:drawing>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w:t>
      </w:r>
      <w:r w:rsidRPr="00384147">
        <w:rPr>
          <w:lang w:val="id-ID"/>
        </w:rPr>
        <w:lastRenderedPageBreak/>
        <w:t>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8520CD">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24614C">
      <w:pPr>
        <w:pStyle w:val="ayat-sub"/>
        <w:numPr>
          <w:ilvl w:val="0"/>
          <w:numId w:val="0"/>
        </w:numPr>
        <w:ind w:left="1985"/>
      </w:pPr>
      <w:bookmarkStart w:id="82"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bookmarkEnd w:id="82"/>
    <w:p w14:paraId="2525C596" w14:textId="0ED69688" w:rsidR="0024614C" w:rsidRPr="0024614C" w:rsidRDefault="0024614C" w:rsidP="0024614C">
      <w:pPr>
        <w:pStyle w:val="Caption"/>
        <w:keepNext/>
        <w:ind w:left="1560"/>
        <w:rPr>
          <w:lang w:val="en-US"/>
        </w:rPr>
      </w:pPr>
      <w:r>
        <w:t xml:space="preserve">Tabel 4. </w:t>
      </w:r>
      <w:r>
        <w:fldChar w:fldCharType="begin"/>
      </w:r>
      <w:r>
        <w:instrText xml:space="preserve"> SEQ Tabel_4. \* ARABIC </w:instrText>
      </w:r>
      <w:r>
        <w:fldChar w:fldCharType="separate"/>
      </w:r>
      <w:r w:rsidR="00E80DB6">
        <w:rPr>
          <w:noProof/>
        </w:rPr>
        <w:t>1</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83" w:name="_MON_1689495171"/>
          <w:bookmarkEnd w:id="83"/>
          <w:p w14:paraId="3E893BE7" w14:textId="5B0FB568" w:rsidR="0024614C" w:rsidRDefault="0024614C" w:rsidP="0024614C">
            <w:pPr>
              <w:pStyle w:val="ayat-sub"/>
              <w:numPr>
                <w:ilvl w:val="0"/>
                <w:numId w:val="0"/>
              </w:numPr>
              <w:jc w:val="cente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451.3pt;height:373.5pt" o:ole="">
                  <v:imagedata r:id="rId25" o:title=""/>
                </v:shape>
                <o:OLEObject Type="Embed" ProgID="Word.OpenDocumentText.12" ShapeID="_x0000_i1102" DrawAspect="Content" ObjectID="_1689505150" r:id="rId26"/>
              </w:object>
            </w:r>
          </w:p>
        </w:tc>
      </w:tr>
    </w:tbl>
    <w:p w14:paraId="2C63ADFB" w14:textId="77777777" w:rsidR="0024614C" w:rsidRDefault="0024614C" w:rsidP="0024614C">
      <w:pPr>
        <w:pStyle w:val="ayat-sub"/>
        <w:numPr>
          <w:ilvl w:val="0"/>
          <w:numId w:val="0"/>
        </w:numPr>
        <w:ind w:left="1985"/>
      </w:pPr>
    </w:p>
    <w:p w14:paraId="6F9B5AC8" w14:textId="7AD3BFEA" w:rsidR="008520CD" w:rsidRDefault="008520CD" w:rsidP="008520CD">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221DE86A" w:rsidR="0024614C" w:rsidRPr="0024614C" w:rsidRDefault="0024614C" w:rsidP="0024614C">
      <w:pPr>
        <w:pStyle w:val="Caption"/>
        <w:keepNext/>
        <w:ind w:left="1985"/>
        <w:rPr>
          <w:lang w:val="en-US"/>
        </w:rPr>
      </w:pPr>
      <w:r>
        <w:t xml:space="preserve">Tabel 4. </w:t>
      </w:r>
      <w:r>
        <w:fldChar w:fldCharType="begin"/>
      </w:r>
      <w:r>
        <w:instrText xml:space="preserve"> SEQ Tabel_4. \* ARABIC </w:instrText>
      </w:r>
      <w:r>
        <w:fldChar w:fldCharType="separate"/>
      </w:r>
      <w:r w:rsidR="00E80DB6">
        <w:rPr>
          <w:noProof/>
        </w:rPr>
        <w:t>2</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84" w:name="_MON_1689495349"/>
          <w:bookmarkEnd w:id="84"/>
          <w:p w14:paraId="01AD940B" w14:textId="08E241E0" w:rsidR="0024614C" w:rsidRDefault="0024614C" w:rsidP="0024614C">
            <w:pPr>
              <w:pStyle w:val="ayat-sub"/>
              <w:numPr>
                <w:ilvl w:val="0"/>
                <w:numId w:val="0"/>
              </w:numPr>
              <w:jc w:val="center"/>
            </w:pPr>
            <w:r>
              <w:object w:dxaOrig="9026" w:dyaOrig="6660" w14:anchorId="49F96F2D">
                <v:shape id="_x0000_i1103" type="#_x0000_t75" style="width:451.3pt;height:333pt" o:ole="">
                  <v:imagedata r:id="rId27" o:title=""/>
                </v:shape>
                <o:OLEObject Type="Embed" ProgID="Word.OpenDocumentText.12" ShapeID="_x0000_i1103" DrawAspect="Content" ObjectID="_1689505151" r:id="rId28"/>
              </w:object>
            </w:r>
          </w:p>
        </w:tc>
      </w:tr>
    </w:tbl>
    <w:p w14:paraId="77F124F1" w14:textId="77777777" w:rsidR="0024614C" w:rsidRDefault="0024614C" w:rsidP="0024614C">
      <w:pPr>
        <w:pStyle w:val="ayat-sub"/>
        <w:numPr>
          <w:ilvl w:val="0"/>
          <w:numId w:val="0"/>
        </w:numPr>
        <w:ind w:left="1985"/>
      </w:pPr>
    </w:p>
    <w:p w14:paraId="3775094C" w14:textId="73BAC776" w:rsidR="008520CD" w:rsidRDefault="008520CD" w:rsidP="008520CD">
      <w:pPr>
        <w:pStyle w:val="ayat-sub"/>
      </w:pPr>
      <w:r>
        <w:t>Skema Model</w:t>
      </w:r>
    </w:p>
    <w:p w14:paraId="5F82F499" w14:textId="7651EFD8"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05B5D95D" w:rsidR="00E80DB6" w:rsidRPr="00E80DB6" w:rsidRDefault="00E80DB6" w:rsidP="00E80DB6">
      <w:pPr>
        <w:pStyle w:val="Caption"/>
        <w:keepNext/>
        <w:ind w:left="1843"/>
        <w:rPr>
          <w:lang w:val="en-US"/>
        </w:rPr>
      </w:pPr>
      <w:r>
        <w:lastRenderedPageBreak/>
        <w:t xml:space="preserve">Tabel 4. </w:t>
      </w:r>
      <w:r>
        <w:fldChar w:fldCharType="begin"/>
      </w:r>
      <w:r>
        <w:instrText xml:space="preserve"> SEQ Tabel_4. \* ARABIC </w:instrText>
      </w:r>
      <w:r>
        <w:fldChar w:fldCharType="separate"/>
      </w:r>
      <w:r>
        <w:rPr>
          <w:noProof/>
        </w:rPr>
        <w:t>3</w:t>
      </w:r>
      <w:r>
        <w:fldChar w:fldCharType="end"/>
      </w:r>
      <w:r>
        <w:rPr>
          <w:lang w:val="en-US"/>
        </w:rPr>
        <w:t xml:space="preserve"> Skema Model</w:t>
      </w:r>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85" w:name="_MON_1689495718"/>
          <w:bookmarkEnd w:id="85"/>
          <w:p w14:paraId="5EB5F685" w14:textId="514C6206" w:rsidR="00E80DB6" w:rsidRDefault="00E80DB6" w:rsidP="00E80DB6">
            <w:pPr>
              <w:pStyle w:val="ayat-sub"/>
              <w:numPr>
                <w:ilvl w:val="0"/>
                <w:numId w:val="0"/>
              </w:numPr>
              <w:jc w:val="center"/>
            </w:pPr>
            <w:r>
              <w:object w:dxaOrig="9026" w:dyaOrig="5693" w14:anchorId="62AAD377">
                <v:shape id="_x0000_i1104" type="#_x0000_t75" style="width:451.3pt;height:284.65pt" o:ole="">
                  <v:imagedata r:id="rId29" o:title=""/>
                </v:shape>
                <o:OLEObject Type="Embed" ProgID="Word.OpenDocumentText.12" ShapeID="_x0000_i1104" DrawAspect="Content" ObjectID="_1689505152" r:id="rId30"/>
              </w:object>
            </w:r>
          </w:p>
        </w:tc>
      </w:tr>
    </w:tbl>
    <w:p w14:paraId="6A4A7540" w14:textId="77777777" w:rsidR="00E80DB6" w:rsidRPr="008520CD" w:rsidRDefault="00E80DB6" w:rsidP="00E80DB6">
      <w:pPr>
        <w:pStyle w:val="ayat-sub"/>
        <w:numPr>
          <w:ilvl w:val="0"/>
          <w:numId w:val="0"/>
        </w:numPr>
        <w:ind w:left="1985"/>
      </w:pPr>
    </w:p>
    <w:p w14:paraId="744EFE22" w14:textId="2598272C" w:rsidR="00411B35" w:rsidRDefault="00411B35" w:rsidP="00411B35">
      <w:pPr>
        <w:pStyle w:val="Heading2"/>
      </w:pPr>
      <w:bookmarkStart w:id="86" w:name="_Toc78361445"/>
      <w:r>
        <w:t xml:space="preserve">Desain Interface dan </w:t>
      </w:r>
      <w:proofErr w:type="spellStart"/>
      <w:r>
        <w:t>Struktur</w:t>
      </w:r>
      <w:proofErr w:type="spellEnd"/>
      <w:r>
        <w:t xml:space="preserve"> Menu</w:t>
      </w:r>
      <w:bookmarkEnd w:id="86"/>
    </w:p>
    <w:p w14:paraId="5660B9D4" w14:textId="751EA23A" w:rsidR="00411B35" w:rsidRDefault="00411B35" w:rsidP="00411B35">
      <w:pPr>
        <w:pStyle w:val="Heading2"/>
      </w:pPr>
      <w:bookmarkStart w:id="87" w:name="_Toc78361446"/>
      <w:proofErr w:type="spellStart"/>
      <w:r>
        <w:t>Implementasi</w:t>
      </w:r>
      <w:proofErr w:type="spellEnd"/>
      <w:r>
        <w:t xml:space="preserve"> </w:t>
      </w:r>
      <w:proofErr w:type="spellStart"/>
      <w:r>
        <w:t>Sistem</w:t>
      </w:r>
      <w:bookmarkEnd w:id="87"/>
      <w:proofErr w:type="spellEnd"/>
    </w:p>
    <w:p w14:paraId="0F8595F4" w14:textId="2B4AE80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8" w:name="_Toc78361447"/>
      <w:proofErr w:type="spellStart"/>
      <w:r>
        <w:t>Pengujian</w:t>
      </w:r>
      <w:bookmarkEnd w:id="88"/>
      <w:proofErr w:type="spellEnd"/>
    </w:p>
    <w:p w14:paraId="44D7125C" w14:textId="77777777" w:rsidR="00D5071B" w:rsidRDefault="00D5071B" w:rsidP="00D5071B">
      <w:pPr>
        <w:pStyle w:val="Heading1"/>
      </w:pPr>
      <w:r>
        <w:lastRenderedPageBreak/>
        <w:br/>
      </w:r>
      <w:bookmarkStart w:id="89" w:name="_Toc78361448"/>
      <w:r>
        <w:t>KESIMPULAN DAN SARAN</w:t>
      </w:r>
      <w:bookmarkEnd w:id="89"/>
    </w:p>
    <w:p w14:paraId="3ED9D4E9" w14:textId="741ACB83" w:rsidR="00411B35" w:rsidRDefault="00411B35" w:rsidP="00411B35">
      <w:pPr>
        <w:pStyle w:val="Heading2"/>
      </w:pPr>
      <w:bookmarkStart w:id="90" w:name="_Toc78361449"/>
      <w:r>
        <w:t>Kesimpulan</w:t>
      </w:r>
      <w:bookmarkEnd w:id="90"/>
    </w:p>
    <w:p w14:paraId="66D6E7F1" w14:textId="799EAD82"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91" w:name="_Toc78361450"/>
      <w:r>
        <w:t>Saran</w:t>
      </w:r>
      <w:bookmarkEnd w:id="91"/>
    </w:p>
    <w:p w14:paraId="06CBD376" w14:textId="7565B33B" w:rsidR="00D5071B" w:rsidRDefault="00D5071B" w:rsidP="00D5071B">
      <w:pPr>
        <w:pStyle w:val="Heading1"/>
        <w:numPr>
          <w:ilvl w:val="0"/>
          <w:numId w:val="0"/>
        </w:numPr>
      </w:pPr>
      <w:bookmarkStart w:id="92" w:name="_Toc78361451"/>
      <w:r>
        <w:lastRenderedPageBreak/>
        <w:t>DAFTAR PUSTAKA</w:t>
      </w:r>
      <w:bookmarkEnd w:id="9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FCAE2EA" w14:textId="0DE5DA0F" w:rsidR="00F43801" w:rsidRPr="00F43801" w:rsidRDefault="004C6654"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F43801" w:rsidRPr="00F43801">
        <w:rPr>
          <w:rFonts w:ascii="Times New Roman" w:hAnsi="Times New Roman" w:cs="Times New Roman"/>
          <w:noProof/>
          <w:sz w:val="24"/>
          <w:szCs w:val="24"/>
        </w:rPr>
        <w:t>[1]</w:t>
      </w:r>
      <w:r w:rsidR="00F43801" w:rsidRPr="00F43801">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5700FF1"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2]</w:t>
      </w:r>
      <w:r w:rsidRPr="00F43801">
        <w:rPr>
          <w:rFonts w:ascii="Times New Roman" w:hAnsi="Times New Roman" w:cs="Times New Roman"/>
          <w:noProof/>
          <w:sz w:val="24"/>
          <w:szCs w:val="24"/>
        </w:rPr>
        <w:tab/>
        <w:t>WHO, “Transmisi SARS-CoV-2: implikasi terhadap kewaspadaan pencegahan infeksi,” pp. 1–10, 2020.</w:t>
      </w:r>
    </w:p>
    <w:p w14:paraId="3720375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3]</w:t>
      </w:r>
      <w:r w:rsidRPr="00F43801">
        <w:rPr>
          <w:rFonts w:ascii="Times New Roman" w:hAnsi="Times New Roman" w:cs="Times New Roman"/>
          <w:noProof/>
          <w:sz w:val="24"/>
          <w:szCs w:val="24"/>
        </w:rPr>
        <w:tab/>
        <w:t xml:space="preserve">V. Bruce and A. Young, “Understanding face recognition,” </w:t>
      </w:r>
      <w:r w:rsidRPr="00F43801">
        <w:rPr>
          <w:rFonts w:ascii="Times New Roman" w:hAnsi="Times New Roman" w:cs="Times New Roman"/>
          <w:i/>
          <w:iCs/>
          <w:noProof/>
          <w:sz w:val="24"/>
          <w:szCs w:val="24"/>
        </w:rPr>
        <w:t>Br. J. Psychol.</w:t>
      </w:r>
      <w:r w:rsidRPr="00F43801">
        <w:rPr>
          <w:rFonts w:ascii="Times New Roman" w:hAnsi="Times New Roman" w:cs="Times New Roman"/>
          <w:noProof/>
          <w:sz w:val="24"/>
          <w:szCs w:val="24"/>
        </w:rPr>
        <w:t>, vol. 77, no. 3, pp. 305–327, 1986, doi: 10.1111/j.2044-8295.1986.tb02199.x.</w:t>
      </w:r>
    </w:p>
    <w:p w14:paraId="69F8C8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4]</w:t>
      </w:r>
      <w:r w:rsidRPr="00F43801">
        <w:rPr>
          <w:rFonts w:ascii="Times New Roman" w:hAnsi="Times New Roman" w:cs="Times New Roman"/>
          <w:noProof/>
          <w:sz w:val="24"/>
          <w:szCs w:val="24"/>
        </w:rPr>
        <w:tab/>
        <w:t xml:space="preserve">Q. Mutiara and E. Prasetyo, “Perbandingan Metode Eigenface, Fisherface, dan LBPH pada Sistem Pengenalan Wajah,” </w:t>
      </w:r>
      <w:r w:rsidRPr="00F43801">
        <w:rPr>
          <w:rFonts w:ascii="Times New Roman" w:hAnsi="Times New Roman" w:cs="Times New Roman"/>
          <w:i/>
          <w:iCs/>
          <w:noProof/>
          <w:sz w:val="24"/>
          <w:szCs w:val="24"/>
        </w:rPr>
        <w:t>J. Ilm. Komputasi</w:t>
      </w:r>
      <w:r w:rsidRPr="00F43801">
        <w:rPr>
          <w:rFonts w:ascii="Times New Roman" w:hAnsi="Times New Roman" w:cs="Times New Roman"/>
          <w:noProof/>
          <w:sz w:val="24"/>
          <w:szCs w:val="24"/>
        </w:rPr>
        <w:t>, vol. 18, no. 4, 2019, doi: 10.32409/jikstik.18.4.2675.</w:t>
      </w:r>
    </w:p>
    <w:p w14:paraId="082039DA"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5]</w:t>
      </w:r>
      <w:r w:rsidRPr="00F43801">
        <w:rPr>
          <w:rFonts w:ascii="Times New Roman" w:hAnsi="Times New Roman" w:cs="Times New Roman"/>
          <w:noProof/>
          <w:sz w:val="24"/>
          <w:szCs w:val="24"/>
        </w:rPr>
        <w:tab/>
        <w:t xml:space="preserve">Sugiyono, </w:t>
      </w:r>
      <w:r w:rsidRPr="00F43801">
        <w:rPr>
          <w:rFonts w:ascii="Times New Roman" w:hAnsi="Times New Roman" w:cs="Times New Roman"/>
          <w:i/>
          <w:iCs/>
          <w:noProof/>
          <w:sz w:val="24"/>
          <w:szCs w:val="24"/>
        </w:rPr>
        <w:t>Metode Penelitian Kuantitatif, Kualitatif, dan Tindakan</w:t>
      </w:r>
      <w:r w:rsidRPr="00F43801">
        <w:rPr>
          <w:rFonts w:ascii="Times New Roman" w:hAnsi="Times New Roman" w:cs="Times New Roman"/>
          <w:noProof/>
          <w:sz w:val="24"/>
          <w:szCs w:val="24"/>
        </w:rPr>
        <w:t>. 2012.</w:t>
      </w:r>
    </w:p>
    <w:p w14:paraId="57581578"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6]</w:t>
      </w:r>
      <w:r w:rsidRPr="00F43801">
        <w:rPr>
          <w:rFonts w:ascii="Times New Roman" w:hAnsi="Times New Roman" w:cs="Times New Roman"/>
          <w:noProof/>
          <w:sz w:val="24"/>
          <w:szCs w:val="24"/>
        </w:rPr>
        <w:tab/>
        <w:t xml:space="preserve">G. W. Sasmito, “Penerapan Metode Waterfall Pada Desain Sistem Informasi Geografis Industri Kabupaten Tegal,” </w:t>
      </w:r>
      <w:r w:rsidRPr="00F43801">
        <w:rPr>
          <w:rFonts w:ascii="Times New Roman" w:hAnsi="Times New Roman" w:cs="Times New Roman"/>
          <w:i/>
          <w:iCs/>
          <w:noProof/>
          <w:sz w:val="24"/>
          <w:szCs w:val="24"/>
        </w:rPr>
        <w:t>J. Inform. Pengemb. IT</w:t>
      </w:r>
      <w:r w:rsidRPr="00F43801">
        <w:rPr>
          <w:rFonts w:ascii="Times New Roman" w:hAnsi="Times New Roman" w:cs="Times New Roman"/>
          <w:noProof/>
          <w:sz w:val="24"/>
          <w:szCs w:val="24"/>
        </w:rPr>
        <w:t>, vol. 2, no. 1, pp. 6–12, 2017.</w:t>
      </w:r>
    </w:p>
    <w:p w14:paraId="693C7C0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7]</w:t>
      </w:r>
      <w:r w:rsidRPr="00F43801">
        <w:rPr>
          <w:rFonts w:ascii="Times New Roman" w:hAnsi="Times New Roman" w:cs="Times New Roman"/>
          <w:noProof/>
          <w:sz w:val="24"/>
          <w:szCs w:val="24"/>
        </w:rPr>
        <w:tab/>
        <w:t xml:space="preserve">H. Hasanah, “TEKNIK-TEKNIK OBSERVASI (Sebuah Alternatif Metode Pengumpulan Data Kualitatif Ilmu-ilmu Sosial),” </w:t>
      </w:r>
      <w:r w:rsidRPr="00F43801">
        <w:rPr>
          <w:rFonts w:ascii="Times New Roman" w:hAnsi="Times New Roman" w:cs="Times New Roman"/>
          <w:i/>
          <w:iCs/>
          <w:noProof/>
          <w:sz w:val="24"/>
          <w:szCs w:val="24"/>
        </w:rPr>
        <w:t>At-Taqaddum</w:t>
      </w:r>
      <w:r w:rsidRPr="00F43801">
        <w:rPr>
          <w:rFonts w:ascii="Times New Roman" w:hAnsi="Times New Roman" w:cs="Times New Roman"/>
          <w:noProof/>
          <w:sz w:val="24"/>
          <w:szCs w:val="24"/>
        </w:rPr>
        <w:t>, vol. 8, no. 1, p. 21, 2017, doi: 10.21580/at.v8i1.1163.</w:t>
      </w:r>
    </w:p>
    <w:p w14:paraId="506FE84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lastRenderedPageBreak/>
        <w:t>[8]</w:t>
      </w:r>
      <w:r w:rsidRPr="00F43801">
        <w:rPr>
          <w:rFonts w:ascii="Times New Roman" w:hAnsi="Times New Roman" w:cs="Times New Roman"/>
          <w:noProof/>
          <w:sz w:val="24"/>
          <w:szCs w:val="24"/>
        </w:rPr>
        <w:tab/>
        <w:t xml:space="preserve">A. Mirzaqon, “Studi Kepustakaan Mengenai Landasan Teori Dan Praktik Konseling Expressive Writing Library,” </w:t>
      </w:r>
      <w:r w:rsidRPr="00F43801">
        <w:rPr>
          <w:rFonts w:ascii="Times New Roman" w:hAnsi="Times New Roman" w:cs="Times New Roman"/>
          <w:i/>
          <w:iCs/>
          <w:noProof/>
          <w:sz w:val="24"/>
          <w:szCs w:val="24"/>
        </w:rPr>
        <w:t>J. BK UNESA</w:t>
      </w:r>
      <w:r w:rsidRPr="00F43801">
        <w:rPr>
          <w:rFonts w:ascii="Times New Roman" w:hAnsi="Times New Roman" w:cs="Times New Roman"/>
          <w:noProof/>
          <w:sz w:val="24"/>
          <w:szCs w:val="24"/>
        </w:rPr>
        <w:t>, no. 1, pp. 1–8, 2018.</w:t>
      </w:r>
    </w:p>
    <w:p w14:paraId="702F82D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9]</w:t>
      </w:r>
      <w:r w:rsidRPr="00F43801">
        <w:rPr>
          <w:rFonts w:ascii="Times New Roman" w:hAnsi="Times New Roman" w:cs="Times New Roman"/>
          <w:noProof/>
          <w:sz w:val="24"/>
          <w:szCs w:val="24"/>
        </w:rPr>
        <w:tab/>
        <w:t xml:space="preserve">S. Z. Li and A. K. Jain, </w:t>
      </w:r>
      <w:r w:rsidRPr="00F43801">
        <w:rPr>
          <w:rFonts w:ascii="Times New Roman" w:hAnsi="Times New Roman" w:cs="Times New Roman"/>
          <w:i/>
          <w:iCs/>
          <w:noProof/>
          <w:sz w:val="24"/>
          <w:szCs w:val="24"/>
        </w:rPr>
        <w:t>Handbook of Face Recognition</w:t>
      </w:r>
      <w:r w:rsidRPr="00F43801">
        <w:rPr>
          <w:rFonts w:ascii="Times New Roman" w:hAnsi="Times New Roman" w:cs="Times New Roman"/>
          <w:noProof/>
          <w:sz w:val="24"/>
          <w:szCs w:val="24"/>
        </w:rPr>
        <w:t>. 2005.</w:t>
      </w:r>
    </w:p>
    <w:p w14:paraId="69BAC2F9"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0]</w:t>
      </w:r>
      <w:r w:rsidRPr="00F43801">
        <w:rPr>
          <w:rFonts w:ascii="Times New Roman" w:hAnsi="Times New Roman" w:cs="Times New Roman"/>
          <w:noProof/>
          <w:sz w:val="24"/>
          <w:szCs w:val="24"/>
        </w:rPr>
        <w:tab/>
        <w:t xml:space="preserve">H. Jaya </w:t>
      </w:r>
      <w:r w:rsidRPr="00F43801">
        <w:rPr>
          <w:rFonts w:ascii="Times New Roman" w:hAnsi="Times New Roman" w:cs="Times New Roman"/>
          <w:i/>
          <w:iCs/>
          <w:noProof/>
          <w:sz w:val="24"/>
          <w:szCs w:val="24"/>
        </w:rPr>
        <w:t>et al.</w:t>
      </w:r>
      <w:r w:rsidRPr="00F43801">
        <w:rPr>
          <w:rFonts w:ascii="Times New Roman" w:hAnsi="Times New Roman" w:cs="Times New Roman"/>
          <w:noProof/>
          <w:sz w:val="24"/>
          <w:szCs w:val="24"/>
        </w:rPr>
        <w:t xml:space="preserve">, </w:t>
      </w:r>
      <w:r w:rsidRPr="00F43801">
        <w:rPr>
          <w:rFonts w:ascii="Times New Roman" w:hAnsi="Times New Roman" w:cs="Times New Roman"/>
          <w:i/>
          <w:iCs/>
          <w:noProof/>
          <w:sz w:val="24"/>
          <w:szCs w:val="24"/>
        </w:rPr>
        <w:t>Kecerdasan Buatan</w:t>
      </w:r>
      <w:r w:rsidRPr="00F43801">
        <w:rPr>
          <w:rFonts w:ascii="Times New Roman" w:hAnsi="Times New Roman" w:cs="Times New Roman"/>
          <w:noProof/>
          <w:sz w:val="24"/>
          <w:szCs w:val="24"/>
        </w:rPr>
        <w:t>, vol. 53, no. 9. 2018.</w:t>
      </w:r>
    </w:p>
    <w:p w14:paraId="3CD6C1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1]</w:t>
      </w:r>
      <w:r w:rsidRPr="00F43801">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F43801">
        <w:rPr>
          <w:rFonts w:ascii="Times New Roman" w:hAnsi="Times New Roman" w:cs="Times New Roman"/>
          <w:i/>
          <w:iCs/>
          <w:noProof/>
          <w:sz w:val="24"/>
          <w:szCs w:val="24"/>
        </w:rPr>
        <w:t>2018 Int. Conf. Artif. Intell. Big Data</w:t>
      </w:r>
      <w:r w:rsidRPr="00F43801">
        <w:rPr>
          <w:rFonts w:ascii="Times New Roman" w:hAnsi="Times New Roman" w:cs="Times New Roman"/>
          <w:noProof/>
          <w:sz w:val="24"/>
          <w:szCs w:val="24"/>
        </w:rPr>
        <w:t>, no. October 2019, pp. 144–147, 2018, doi: 10.1109/ICAIBD.2018.8396183.</w:t>
      </w:r>
    </w:p>
    <w:p w14:paraId="15B9979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2]</w:t>
      </w:r>
      <w:r w:rsidRPr="00F43801">
        <w:rPr>
          <w:rFonts w:ascii="Times New Roman" w:hAnsi="Times New Roman" w:cs="Times New Roman"/>
          <w:noProof/>
          <w:sz w:val="24"/>
          <w:szCs w:val="24"/>
        </w:rPr>
        <w:tab/>
        <w:t xml:space="preserve">A. P. Singh, S. S. Manvi, P. Nimbal, and G. K. Shyam, “Face recognition system based on LBPH algorithm,” </w:t>
      </w:r>
      <w:r w:rsidRPr="00F43801">
        <w:rPr>
          <w:rFonts w:ascii="Times New Roman" w:hAnsi="Times New Roman" w:cs="Times New Roman"/>
          <w:i/>
          <w:iCs/>
          <w:noProof/>
          <w:sz w:val="24"/>
          <w:szCs w:val="24"/>
        </w:rPr>
        <w:t>Int. J. Eng. Adv. Technol.</w:t>
      </w:r>
      <w:r w:rsidRPr="00F43801">
        <w:rPr>
          <w:rFonts w:ascii="Times New Roman" w:hAnsi="Times New Roman" w:cs="Times New Roman"/>
          <w:noProof/>
          <w:sz w:val="24"/>
          <w:szCs w:val="24"/>
        </w:rPr>
        <w:t>, vol. 8, no. 5 Special Issue, pp. 26–30, 2019.</w:t>
      </w:r>
    </w:p>
    <w:p w14:paraId="0BFA7E9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3]</w:t>
      </w:r>
      <w:r w:rsidRPr="00F43801">
        <w:rPr>
          <w:rFonts w:ascii="Times New Roman" w:hAnsi="Times New Roman" w:cs="Times New Roman"/>
          <w:noProof/>
          <w:sz w:val="24"/>
          <w:szCs w:val="24"/>
        </w:rPr>
        <w:tab/>
        <w:t xml:space="preserve">D. A. Wahyudi and I. H. Kartowisastro, “Menghitung Kecepatan Menggunakan Computer Vision,” </w:t>
      </w:r>
      <w:r w:rsidRPr="00F43801">
        <w:rPr>
          <w:rFonts w:ascii="Times New Roman" w:hAnsi="Times New Roman" w:cs="Times New Roman"/>
          <w:i/>
          <w:iCs/>
          <w:noProof/>
          <w:sz w:val="24"/>
          <w:szCs w:val="24"/>
        </w:rPr>
        <w:t>J. Tenik Komput.</w:t>
      </w:r>
      <w:r w:rsidRPr="00F43801">
        <w:rPr>
          <w:rFonts w:ascii="Times New Roman" w:hAnsi="Times New Roman" w:cs="Times New Roman"/>
          <w:noProof/>
          <w:sz w:val="24"/>
          <w:szCs w:val="24"/>
        </w:rPr>
        <w:t>, vol. 19, no. 2, pp. 89–101, 2011.</w:t>
      </w:r>
    </w:p>
    <w:p w14:paraId="23D61EF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4]</w:t>
      </w:r>
      <w:r w:rsidRPr="00F43801">
        <w:rPr>
          <w:rFonts w:ascii="Times New Roman" w:hAnsi="Times New Roman" w:cs="Times New Roman"/>
          <w:noProof/>
          <w:sz w:val="24"/>
          <w:szCs w:val="24"/>
        </w:rPr>
        <w:tab/>
        <w:t>E. Gorelik, “Cloud Computing Models,” 2013.</w:t>
      </w:r>
    </w:p>
    <w:p w14:paraId="686E127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5]</w:t>
      </w:r>
      <w:r w:rsidRPr="00F43801">
        <w:rPr>
          <w:rFonts w:ascii="Times New Roman" w:hAnsi="Times New Roman" w:cs="Times New Roman"/>
          <w:noProof/>
          <w:sz w:val="24"/>
          <w:szCs w:val="24"/>
        </w:rPr>
        <w:tab/>
        <w:t xml:space="preserve">R. S. Pressman, </w:t>
      </w:r>
      <w:r w:rsidRPr="00F43801">
        <w:rPr>
          <w:rFonts w:ascii="Times New Roman" w:hAnsi="Times New Roman" w:cs="Times New Roman"/>
          <w:i/>
          <w:iCs/>
          <w:noProof/>
          <w:sz w:val="24"/>
          <w:szCs w:val="24"/>
        </w:rPr>
        <w:t>Software Quality Engineering: A Practitioner’s Approach</w:t>
      </w:r>
      <w:r w:rsidRPr="00F43801">
        <w:rPr>
          <w:rFonts w:ascii="Times New Roman" w:hAnsi="Times New Roman" w:cs="Times New Roman"/>
          <w:noProof/>
          <w:sz w:val="24"/>
          <w:szCs w:val="24"/>
        </w:rPr>
        <w:t>, vol. 9781118592. 2014.</w:t>
      </w:r>
    </w:p>
    <w:p w14:paraId="61C63B6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6]</w:t>
      </w:r>
      <w:r w:rsidRPr="00F43801">
        <w:rPr>
          <w:rFonts w:ascii="Times New Roman" w:hAnsi="Times New Roman" w:cs="Times New Roman"/>
          <w:noProof/>
          <w:sz w:val="24"/>
          <w:szCs w:val="24"/>
        </w:rPr>
        <w:tab/>
        <w:t>D. S. M. Sc, M. Math, and D. Ph, “LOGIKA PEMROGRAMAN Disusun,” no. September, 2002.</w:t>
      </w:r>
    </w:p>
    <w:p w14:paraId="0CE30EFB"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7]</w:t>
      </w:r>
      <w:r w:rsidRPr="00F43801">
        <w:rPr>
          <w:rFonts w:ascii="Times New Roman" w:hAnsi="Times New Roman" w:cs="Times New Roman"/>
          <w:noProof/>
          <w:sz w:val="24"/>
          <w:szCs w:val="24"/>
        </w:rPr>
        <w:tab/>
        <w:t xml:space="preserve">H. Bagir and B. E. Putro, “Analisis Perancangan Sistem Informasi </w:t>
      </w:r>
      <w:r w:rsidRPr="00F43801">
        <w:rPr>
          <w:rFonts w:ascii="Times New Roman" w:hAnsi="Times New Roman" w:cs="Times New Roman"/>
          <w:noProof/>
          <w:sz w:val="24"/>
          <w:szCs w:val="24"/>
        </w:rPr>
        <w:lastRenderedPageBreak/>
        <w:t xml:space="preserve">Pergudangan di CV. Karya Nugraha,” </w:t>
      </w:r>
      <w:r w:rsidRPr="00F43801">
        <w:rPr>
          <w:rFonts w:ascii="Times New Roman" w:hAnsi="Times New Roman" w:cs="Times New Roman"/>
          <w:i/>
          <w:iCs/>
          <w:noProof/>
          <w:sz w:val="24"/>
          <w:szCs w:val="24"/>
        </w:rPr>
        <w:t>J. Media Tek. dan Sist. Ind.</w:t>
      </w:r>
      <w:r w:rsidRPr="00F43801">
        <w:rPr>
          <w:rFonts w:ascii="Times New Roman" w:hAnsi="Times New Roman" w:cs="Times New Roman"/>
          <w:noProof/>
          <w:sz w:val="24"/>
          <w:szCs w:val="24"/>
        </w:rPr>
        <w:t>, vol. 2, no. 1, p. 30, 2018, doi: 10.35194/jmtsi.v2i1.274.</w:t>
      </w:r>
    </w:p>
    <w:p w14:paraId="7DC27E1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8]</w:t>
      </w:r>
      <w:r w:rsidRPr="00F43801">
        <w:rPr>
          <w:rFonts w:ascii="Times New Roman" w:hAnsi="Times New Roman" w:cs="Times New Roman"/>
          <w:noProof/>
          <w:sz w:val="24"/>
          <w:szCs w:val="24"/>
        </w:rPr>
        <w:tab/>
        <w:t>“Data Flow Diagram (DFD)s: An Agile Introduction.” http://www.agilemodeling.com/artifacts/dataFlowDiagram.htm (accessed Jun. 14, 2021).</w:t>
      </w:r>
    </w:p>
    <w:p w14:paraId="296CEA97"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rPr>
      </w:pPr>
      <w:r w:rsidRPr="00F43801">
        <w:rPr>
          <w:rFonts w:ascii="Times New Roman" w:hAnsi="Times New Roman" w:cs="Times New Roman"/>
          <w:noProof/>
          <w:sz w:val="24"/>
          <w:szCs w:val="24"/>
        </w:rPr>
        <w:t>[19]</w:t>
      </w:r>
      <w:r w:rsidRPr="00F43801">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93" w:name="_Toc78361452"/>
      <w:r>
        <w:t>LAMPIRAN-LAMPIRAN</w:t>
      </w:r>
      <w:bookmarkEnd w:id="9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BC8C8" w14:textId="77777777" w:rsidR="00785571" w:rsidRDefault="00785571" w:rsidP="00F61267">
      <w:pPr>
        <w:spacing w:after="0" w:line="240" w:lineRule="auto"/>
      </w:pPr>
      <w:r>
        <w:separator/>
      </w:r>
    </w:p>
  </w:endnote>
  <w:endnote w:type="continuationSeparator" w:id="0">
    <w:p w14:paraId="52DC3627" w14:textId="77777777" w:rsidR="00785571" w:rsidRDefault="0078557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7B353D" w:rsidRDefault="007B353D" w:rsidP="004F06F5">
    <w:pPr>
      <w:pStyle w:val="Footer"/>
    </w:pPr>
  </w:p>
  <w:p w14:paraId="69D75968" w14:textId="77777777" w:rsidR="007B353D" w:rsidRDefault="007B35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7B353D" w:rsidRDefault="007B35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7B353D" w:rsidRDefault="007B35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7B353D" w:rsidRDefault="007B353D" w:rsidP="00F3022A">
    <w:pPr>
      <w:pStyle w:val="Footer"/>
    </w:pPr>
  </w:p>
  <w:p w14:paraId="0DEF4A36" w14:textId="77777777" w:rsidR="007B353D" w:rsidRDefault="007B3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3312C" w14:textId="77777777" w:rsidR="00785571" w:rsidRDefault="00785571" w:rsidP="00F61267">
      <w:pPr>
        <w:spacing w:after="0" w:line="240" w:lineRule="auto"/>
      </w:pPr>
      <w:r>
        <w:separator/>
      </w:r>
    </w:p>
  </w:footnote>
  <w:footnote w:type="continuationSeparator" w:id="0">
    <w:p w14:paraId="0D0FA24C" w14:textId="77777777" w:rsidR="00785571" w:rsidRDefault="0078557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7B353D" w:rsidRDefault="007B35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7B353D" w:rsidRDefault="007B35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C1124F8C"/>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lvlText w:val="%4."/>
      <w:lvlJc w:val="left"/>
      <w:pPr>
        <w:ind w:left="1440" w:hanging="360"/>
      </w:pPr>
      <w:rPr>
        <w:rFonts w:hint="default"/>
      </w:rPr>
    </w:lvl>
    <w:lvl w:ilvl="4">
      <w:start w:val="1"/>
      <w:numFmt w:val="lowerLetter"/>
      <w:pStyle w:val="pasal"/>
      <w:lvlText w:val="%5."/>
      <w:lvlJc w:val="left"/>
      <w:pPr>
        <w:ind w:left="1800" w:hanging="360"/>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94E9B"/>
    <w:rsid w:val="00095C9F"/>
    <w:rsid w:val="000A1897"/>
    <w:rsid w:val="000A2233"/>
    <w:rsid w:val="000B4379"/>
    <w:rsid w:val="000B5D29"/>
    <w:rsid w:val="000C2138"/>
    <w:rsid w:val="000F28A3"/>
    <w:rsid w:val="000F40DF"/>
    <w:rsid w:val="000F623D"/>
    <w:rsid w:val="00144E0A"/>
    <w:rsid w:val="00151ACC"/>
    <w:rsid w:val="00162714"/>
    <w:rsid w:val="00186FFE"/>
    <w:rsid w:val="00191C0D"/>
    <w:rsid w:val="001A0796"/>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710AA"/>
    <w:rsid w:val="002719FA"/>
    <w:rsid w:val="00271F52"/>
    <w:rsid w:val="0027266D"/>
    <w:rsid w:val="002871DE"/>
    <w:rsid w:val="002A3485"/>
    <w:rsid w:val="002A752C"/>
    <w:rsid w:val="002C4652"/>
    <w:rsid w:val="002D4DBC"/>
    <w:rsid w:val="00311399"/>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C3E70"/>
    <w:rsid w:val="003C6C19"/>
    <w:rsid w:val="003D29EF"/>
    <w:rsid w:val="003D5B89"/>
    <w:rsid w:val="003E3B23"/>
    <w:rsid w:val="003E7881"/>
    <w:rsid w:val="004035AD"/>
    <w:rsid w:val="00411B35"/>
    <w:rsid w:val="0042043D"/>
    <w:rsid w:val="00422716"/>
    <w:rsid w:val="00430191"/>
    <w:rsid w:val="00431F36"/>
    <w:rsid w:val="004333B4"/>
    <w:rsid w:val="00443AD0"/>
    <w:rsid w:val="00456844"/>
    <w:rsid w:val="00457611"/>
    <w:rsid w:val="00467637"/>
    <w:rsid w:val="0047685F"/>
    <w:rsid w:val="00476B9E"/>
    <w:rsid w:val="004817E4"/>
    <w:rsid w:val="004A0B9B"/>
    <w:rsid w:val="004C002E"/>
    <w:rsid w:val="004C087F"/>
    <w:rsid w:val="004C0CD8"/>
    <w:rsid w:val="004C5785"/>
    <w:rsid w:val="004C6654"/>
    <w:rsid w:val="004F06F5"/>
    <w:rsid w:val="004F513A"/>
    <w:rsid w:val="0050688F"/>
    <w:rsid w:val="00525549"/>
    <w:rsid w:val="00537E32"/>
    <w:rsid w:val="00541E06"/>
    <w:rsid w:val="005527A9"/>
    <w:rsid w:val="00553704"/>
    <w:rsid w:val="00557AA5"/>
    <w:rsid w:val="0056088B"/>
    <w:rsid w:val="00566A28"/>
    <w:rsid w:val="0057652E"/>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62E6"/>
    <w:rsid w:val="006647BA"/>
    <w:rsid w:val="00665EBB"/>
    <w:rsid w:val="00673B1A"/>
    <w:rsid w:val="00680D5C"/>
    <w:rsid w:val="00681B12"/>
    <w:rsid w:val="00693B3B"/>
    <w:rsid w:val="0069637C"/>
    <w:rsid w:val="006967DE"/>
    <w:rsid w:val="006A30EC"/>
    <w:rsid w:val="006A5608"/>
    <w:rsid w:val="006A574A"/>
    <w:rsid w:val="006A7395"/>
    <w:rsid w:val="006B2FA7"/>
    <w:rsid w:val="006C6D4A"/>
    <w:rsid w:val="006D3A2C"/>
    <w:rsid w:val="006E62F1"/>
    <w:rsid w:val="006F7FA3"/>
    <w:rsid w:val="007222C2"/>
    <w:rsid w:val="00734C28"/>
    <w:rsid w:val="00736897"/>
    <w:rsid w:val="0074538D"/>
    <w:rsid w:val="00750DD6"/>
    <w:rsid w:val="007548CF"/>
    <w:rsid w:val="00761950"/>
    <w:rsid w:val="0076463B"/>
    <w:rsid w:val="007726EB"/>
    <w:rsid w:val="00777763"/>
    <w:rsid w:val="00777CD4"/>
    <w:rsid w:val="00785571"/>
    <w:rsid w:val="0079363E"/>
    <w:rsid w:val="007A5135"/>
    <w:rsid w:val="007B353D"/>
    <w:rsid w:val="007B50E2"/>
    <w:rsid w:val="007B59EB"/>
    <w:rsid w:val="007B6E64"/>
    <w:rsid w:val="007C1C46"/>
    <w:rsid w:val="007C7598"/>
    <w:rsid w:val="007D57A0"/>
    <w:rsid w:val="007E011E"/>
    <w:rsid w:val="007E4A22"/>
    <w:rsid w:val="007E7552"/>
    <w:rsid w:val="007F2B59"/>
    <w:rsid w:val="007F73BB"/>
    <w:rsid w:val="00800BF6"/>
    <w:rsid w:val="0080127B"/>
    <w:rsid w:val="00820B51"/>
    <w:rsid w:val="00823128"/>
    <w:rsid w:val="00826F17"/>
    <w:rsid w:val="008311CC"/>
    <w:rsid w:val="00834509"/>
    <w:rsid w:val="008347A0"/>
    <w:rsid w:val="0083536D"/>
    <w:rsid w:val="00845451"/>
    <w:rsid w:val="008520CD"/>
    <w:rsid w:val="00887378"/>
    <w:rsid w:val="00895EBB"/>
    <w:rsid w:val="00896D1B"/>
    <w:rsid w:val="008A007A"/>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51E7A"/>
    <w:rsid w:val="0095252A"/>
    <w:rsid w:val="00963E2C"/>
    <w:rsid w:val="009650DB"/>
    <w:rsid w:val="00965E51"/>
    <w:rsid w:val="009815FD"/>
    <w:rsid w:val="00984497"/>
    <w:rsid w:val="00985003"/>
    <w:rsid w:val="00987A66"/>
    <w:rsid w:val="00993D9A"/>
    <w:rsid w:val="009A146B"/>
    <w:rsid w:val="009A7746"/>
    <w:rsid w:val="009C6937"/>
    <w:rsid w:val="009D1CB2"/>
    <w:rsid w:val="009D5F2B"/>
    <w:rsid w:val="009F6B83"/>
    <w:rsid w:val="00A161DB"/>
    <w:rsid w:val="00A570F5"/>
    <w:rsid w:val="00A70051"/>
    <w:rsid w:val="00A75FE9"/>
    <w:rsid w:val="00A7611B"/>
    <w:rsid w:val="00A865F2"/>
    <w:rsid w:val="00A978CF"/>
    <w:rsid w:val="00AA3881"/>
    <w:rsid w:val="00AA38FE"/>
    <w:rsid w:val="00AB2695"/>
    <w:rsid w:val="00AC1E39"/>
    <w:rsid w:val="00AD4906"/>
    <w:rsid w:val="00AF5B66"/>
    <w:rsid w:val="00B02CC0"/>
    <w:rsid w:val="00B05393"/>
    <w:rsid w:val="00B1116D"/>
    <w:rsid w:val="00B1272A"/>
    <w:rsid w:val="00B15D01"/>
    <w:rsid w:val="00B2559C"/>
    <w:rsid w:val="00B26945"/>
    <w:rsid w:val="00B363C3"/>
    <w:rsid w:val="00B3738E"/>
    <w:rsid w:val="00B4327A"/>
    <w:rsid w:val="00B713A5"/>
    <w:rsid w:val="00B74AD0"/>
    <w:rsid w:val="00B87067"/>
    <w:rsid w:val="00B93ACB"/>
    <w:rsid w:val="00B953D5"/>
    <w:rsid w:val="00BB065F"/>
    <w:rsid w:val="00BB0FC3"/>
    <w:rsid w:val="00BB2DAE"/>
    <w:rsid w:val="00BD49B5"/>
    <w:rsid w:val="00BF63D5"/>
    <w:rsid w:val="00BF6EF2"/>
    <w:rsid w:val="00C22025"/>
    <w:rsid w:val="00C32FF8"/>
    <w:rsid w:val="00C33D7C"/>
    <w:rsid w:val="00C3797B"/>
    <w:rsid w:val="00C41756"/>
    <w:rsid w:val="00C64D67"/>
    <w:rsid w:val="00C64FE4"/>
    <w:rsid w:val="00C7316C"/>
    <w:rsid w:val="00C823C2"/>
    <w:rsid w:val="00CB107E"/>
    <w:rsid w:val="00CB25DE"/>
    <w:rsid w:val="00CB475F"/>
    <w:rsid w:val="00CB63CB"/>
    <w:rsid w:val="00CC2797"/>
    <w:rsid w:val="00CC3263"/>
    <w:rsid w:val="00CC7CED"/>
    <w:rsid w:val="00CD06EF"/>
    <w:rsid w:val="00CD5A2A"/>
    <w:rsid w:val="00CD6F34"/>
    <w:rsid w:val="00CE1B5A"/>
    <w:rsid w:val="00CE2AAC"/>
    <w:rsid w:val="00CF3ECB"/>
    <w:rsid w:val="00CF424F"/>
    <w:rsid w:val="00D11BA6"/>
    <w:rsid w:val="00D24ED7"/>
    <w:rsid w:val="00D31F8F"/>
    <w:rsid w:val="00D331C0"/>
    <w:rsid w:val="00D3684F"/>
    <w:rsid w:val="00D5071B"/>
    <w:rsid w:val="00D55678"/>
    <w:rsid w:val="00D635D5"/>
    <w:rsid w:val="00D75245"/>
    <w:rsid w:val="00D92DE8"/>
    <w:rsid w:val="00D93A2C"/>
    <w:rsid w:val="00DA33DB"/>
    <w:rsid w:val="00DB7957"/>
    <w:rsid w:val="00DD0E05"/>
    <w:rsid w:val="00DD2EC1"/>
    <w:rsid w:val="00DE02A5"/>
    <w:rsid w:val="00DF1AED"/>
    <w:rsid w:val="00E0438A"/>
    <w:rsid w:val="00E25D60"/>
    <w:rsid w:val="00E3276C"/>
    <w:rsid w:val="00E34957"/>
    <w:rsid w:val="00E556C5"/>
    <w:rsid w:val="00E5581B"/>
    <w:rsid w:val="00E574FC"/>
    <w:rsid w:val="00E61BB0"/>
    <w:rsid w:val="00E756CB"/>
    <w:rsid w:val="00E7597E"/>
    <w:rsid w:val="00E80DB6"/>
    <w:rsid w:val="00E8298E"/>
    <w:rsid w:val="00E83AE4"/>
    <w:rsid w:val="00E94207"/>
    <w:rsid w:val="00EA1405"/>
    <w:rsid w:val="00EB069B"/>
    <w:rsid w:val="00EB3951"/>
    <w:rsid w:val="00ED5BFB"/>
    <w:rsid w:val="00EE51CE"/>
    <w:rsid w:val="00EE674F"/>
    <w:rsid w:val="00F06F9E"/>
    <w:rsid w:val="00F15232"/>
    <w:rsid w:val="00F3022A"/>
    <w:rsid w:val="00F43801"/>
    <w:rsid w:val="00F44F5A"/>
    <w:rsid w:val="00F56159"/>
    <w:rsid w:val="00F579B4"/>
    <w:rsid w:val="00F61267"/>
    <w:rsid w:val="00F83213"/>
    <w:rsid w:val="00F93218"/>
    <w:rsid w:val="00F954B2"/>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0F623D"/>
    <w:pPr>
      <w:numPr>
        <w:ilvl w:val="4"/>
        <w:numId w:val="7"/>
      </w:numPr>
      <w:jc w:val="left"/>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numPr>
        <w:ilvl w:val="5"/>
        <w:numId w:val="7"/>
      </w:numPr>
    </w:pPr>
  </w:style>
  <w:style w:type="character" w:customStyle="1" w:styleId="pasalChar">
    <w:name w:val="pasal Char"/>
    <w:basedOn w:val="sub-babChar"/>
    <w:link w:val="pasal"/>
    <w:rsid w:val="000F623D"/>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iCs/>
      <w:sz w:val="24"/>
      <w:lang w:val="en-US"/>
    </w:rPr>
  </w:style>
  <w:style w:type="paragraph" w:customStyle="1" w:styleId="ayat-sub">
    <w:name w:val="ayat-sub"/>
    <w:basedOn w:val="base"/>
    <w:link w:val="ayat-subChar"/>
    <w:autoRedefine/>
    <w:qFormat/>
    <w:rsid w:val="008520CD"/>
    <w:pPr>
      <w:numPr>
        <w:ilvl w:val="3"/>
        <w:numId w:val="7"/>
      </w:numPr>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8520CD"/>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384147"/>
    <w:pPr>
      <w:spacing w:after="0" w:line="480" w:lineRule="auto"/>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oleObject" Target="embeddings/oleObject2.bin"/><Relationship Id="rId10" Type="http://schemas.openxmlformats.org/officeDocument/2006/relationships/footer" Target="footer2.xml"/><Relationship Id="rId19" Type="http://schemas.openxmlformats.org/officeDocument/2006/relationships/hyperlink" Target="https://aws.amazon.co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Pages>
  <Words>15269</Words>
  <Characters>87034</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07-28T06:42:00Z</cp:lastPrinted>
  <dcterms:created xsi:type="dcterms:W3CDTF">2021-07-31T12:59:00Z</dcterms:created>
  <dcterms:modified xsi:type="dcterms:W3CDTF">2021-08-0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